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0A1F0D3F" w14:textId="67C0F9B7" w:rsidR="006D4EA6"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281357" w:history="1">
        <w:r w:rsidR="006D4EA6" w:rsidRPr="0098267A">
          <w:rPr>
            <w:rStyle w:val="Hyperlink"/>
          </w:rPr>
          <w:t>UVOD</w:t>
        </w:r>
        <w:r w:rsidR="006D4EA6">
          <w:rPr>
            <w:webHidden/>
          </w:rPr>
          <w:tab/>
        </w:r>
        <w:r w:rsidR="006D4EA6">
          <w:rPr>
            <w:webHidden/>
          </w:rPr>
          <w:fldChar w:fldCharType="begin"/>
        </w:r>
        <w:r w:rsidR="006D4EA6">
          <w:rPr>
            <w:webHidden/>
          </w:rPr>
          <w:instrText xml:space="preserve"> PAGEREF _Toc66281357 \h </w:instrText>
        </w:r>
        <w:r w:rsidR="006D4EA6">
          <w:rPr>
            <w:webHidden/>
          </w:rPr>
        </w:r>
        <w:r w:rsidR="006D4EA6">
          <w:rPr>
            <w:webHidden/>
          </w:rPr>
          <w:fldChar w:fldCharType="separate"/>
        </w:r>
        <w:r w:rsidR="006D4EA6">
          <w:rPr>
            <w:webHidden/>
          </w:rPr>
          <w:t>1</w:t>
        </w:r>
        <w:r w:rsidR="006D4EA6">
          <w:rPr>
            <w:webHidden/>
          </w:rPr>
          <w:fldChar w:fldCharType="end"/>
        </w:r>
      </w:hyperlink>
    </w:p>
    <w:p w14:paraId="644BECA5" w14:textId="71EA2C1E" w:rsidR="006D4EA6" w:rsidRDefault="00FE33B1">
      <w:pPr>
        <w:pStyle w:val="TOC1"/>
        <w:rPr>
          <w:rFonts w:asciiTheme="minorHAnsi" w:eastAsiaTheme="minorEastAsia" w:hAnsiTheme="minorHAnsi"/>
          <w:b w:val="0"/>
          <w:lang w:val="en-SI" w:eastAsia="en-GB"/>
        </w:rPr>
      </w:pPr>
      <w:hyperlink w:anchor="_Toc66281358" w:history="1">
        <w:r w:rsidR="006D4EA6" w:rsidRPr="0098267A">
          <w:rPr>
            <w:rStyle w:val="Hyperlink"/>
          </w:rPr>
          <w:t>1</w:t>
        </w:r>
        <w:r w:rsidR="006D4EA6">
          <w:rPr>
            <w:rFonts w:asciiTheme="minorHAnsi" w:eastAsiaTheme="minorEastAsia" w:hAnsiTheme="minorHAnsi"/>
            <w:b w:val="0"/>
            <w:lang w:val="en-SI" w:eastAsia="en-GB"/>
          </w:rPr>
          <w:tab/>
        </w:r>
        <w:r w:rsidR="006D4EA6" w:rsidRPr="0098267A">
          <w:rPr>
            <w:rStyle w:val="Hyperlink"/>
          </w:rPr>
          <w:t>POGLAVJE 1</w:t>
        </w:r>
        <w:r w:rsidR="006D4EA6">
          <w:rPr>
            <w:webHidden/>
          </w:rPr>
          <w:tab/>
        </w:r>
        <w:r w:rsidR="006D4EA6">
          <w:rPr>
            <w:webHidden/>
          </w:rPr>
          <w:fldChar w:fldCharType="begin"/>
        </w:r>
        <w:r w:rsidR="006D4EA6">
          <w:rPr>
            <w:webHidden/>
          </w:rPr>
          <w:instrText xml:space="preserve"> PAGEREF _Toc66281358 \h </w:instrText>
        </w:r>
        <w:r w:rsidR="006D4EA6">
          <w:rPr>
            <w:webHidden/>
          </w:rPr>
        </w:r>
        <w:r w:rsidR="006D4EA6">
          <w:rPr>
            <w:webHidden/>
          </w:rPr>
          <w:fldChar w:fldCharType="separate"/>
        </w:r>
        <w:r w:rsidR="006D4EA6">
          <w:rPr>
            <w:webHidden/>
          </w:rPr>
          <w:t>2</w:t>
        </w:r>
        <w:r w:rsidR="006D4EA6">
          <w:rPr>
            <w:webHidden/>
          </w:rPr>
          <w:fldChar w:fldCharType="end"/>
        </w:r>
      </w:hyperlink>
    </w:p>
    <w:p w14:paraId="4FC27013" w14:textId="1B3F79D9" w:rsidR="006D4EA6" w:rsidRDefault="00FE33B1">
      <w:pPr>
        <w:pStyle w:val="TOC2"/>
        <w:rPr>
          <w:rFonts w:asciiTheme="minorHAnsi" w:eastAsiaTheme="minorEastAsia" w:hAnsiTheme="minorHAnsi"/>
          <w:b w:val="0"/>
          <w:lang w:val="en-SI" w:eastAsia="en-GB"/>
        </w:rPr>
      </w:pPr>
      <w:hyperlink w:anchor="_Toc66281359" w:history="1">
        <w:r w:rsidR="006D4EA6" w:rsidRPr="0098267A">
          <w:rPr>
            <w:rStyle w:val="Hyperlink"/>
          </w:rPr>
          <w:t>1.1</w:t>
        </w:r>
        <w:r w:rsidR="006D4EA6">
          <w:rPr>
            <w:rFonts w:asciiTheme="minorHAnsi" w:eastAsiaTheme="minorEastAsia" w:hAnsiTheme="minorHAnsi"/>
            <w:b w:val="0"/>
            <w:lang w:val="en-SI" w:eastAsia="en-GB"/>
          </w:rPr>
          <w:tab/>
        </w:r>
        <w:r w:rsidR="006D4EA6" w:rsidRPr="0098267A">
          <w:rPr>
            <w:rStyle w:val="Hyperlink"/>
          </w:rPr>
          <w:t>Poglavje 1.1</w:t>
        </w:r>
        <w:r w:rsidR="006D4EA6">
          <w:rPr>
            <w:webHidden/>
          </w:rPr>
          <w:tab/>
        </w:r>
        <w:r w:rsidR="006D4EA6">
          <w:rPr>
            <w:webHidden/>
          </w:rPr>
          <w:fldChar w:fldCharType="begin"/>
        </w:r>
        <w:r w:rsidR="006D4EA6">
          <w:rPr>
            <w:webHidden/>
          </w:rPr>
          <w:instrText xml:space="preserve"> PAGEREF _Toc66281359 \h </w:instrText>
        </w:r>
        <w:r w:rsidR="006D4EA6">
          <w:rPr>
            <w:webHidden/>
          </w:rPr>
        </w:r>
        <w:r w:rsidR="006D4EA6">
          <w:rPr>
            <w:webHidden/>
          </w:rPr>
          <w:fldChar w:fldCharType="separate"/>
        </w:r>
        <w:r w:rsidR="006D4EA6">
          <w:rPr>
            <w:webHidden/>
          </w:rPr>
          <w:t>2</w:t>
        </w:r>
        <w:r w:rsidR="006D4EA6">
          <w:rPr>
            <w:webHidden/>
          </w:rPr>
          <w:fldChar w:fldCharType="end"/>
        </w:r>
      </w:hyperlink>
    </w:p>
    <w:p w14:paraId="71526596" w14:textId="67868B8B" w:rsidR="006D4EA6" w:rsidRDefault="00FE33B1">
      <w:pPr>
        <w:pStyle w:val="TOC2"/>
        <w:rPr>
          <w:rFonts w:asciiTheme="minorHAnsi" w:eastAsiaTheme="minorEastAsia" w:hAnsiTheme="minorHAnsi"/>
          <w:b w:val="0"/>
          <w:lang w:val="en-SI" w:eastAsia="en-GB"/>
        </w:rPr>
      </w:pPr>
      <w:hyperlink w:anchor="_Toc66281360" w:history="1">
        <w:r w:rsidR="006D4EA6" w:rsidRPr="0098267A">
          <w:rPr>
            <w:rStyle w:val="Hyperlink"/>
          </w:rPr>
          <w:t>1.2</w:t>
        </w:r>
        <w:r w:rsidR="006D4EA6">
          <w:rPr>
            <w:rFonts w:asciiTheme="minorHAnsi" w:eastAsiaTheme="minorEastAsia" w:hAnsiTheme="minorHAnsi"/>
            <w:b w:val="0"/>
            <w:lang w:val="en-SI" w:eastAsia="en-GB"/>
          </w:rPr>
          <w:tab/>
        </w:r>
        <w:r w:rsidR="006D4EA6" w:rsidRPr="0098267A">
          <w:rPr>
            <w:rStyle w:val="Hyperlink"/>
          </w:rPr>
          <w:t>Poglavje 1.2</w:t>
        </w:r>
        <w:r w:rsidR="006D4EA6">
          <w:rPr>
            <w:webHidden/>
          </w:rPr>
          <w:tab/>
        </w:r>
        <w:r w:rsidR="006D4EA6">
          <w:rPr>
            <w:webHidden/>
          </w:rPr>
          <w:fldChar w:fldCharType="begin"/>
        </w:r>
        <w:r w:rsidR="006D4EA6">
          <w:rPr>
            <w:webHidden/>
          </w:rPr>
          <w:instrText xml:space="preserve"> PAGEREF _Toc66281360 \h </w:instrText>
        </w:r>
        <w:r w:rsidR="006D4EA6">
          <w:rPr>
            <w:webHidden/>
          </w:rPr>
        </w:r>
        <w:r w:rsidR="006D4EA6">
          <w:rPr>
            <w:webHidden/>
          </w:rPr>
          <w:fldChar w:fldCharType="separate"/>
        </w:r>
        <w:r w:rsidR="006D4EA6">
          <w:rPr>
            <w:webHidden/>
          </w:rPr>
          <w:t>3</w:t>
        </w:r>
        <w:r w:rsidR="006D4EA6">
          <w:rPr>
            <w:webHidden/>
          </w:rPr>
          <w:fldChar w:fldCharType="end"/>
        </w:r>
      </w:hyperlink>
    </w:p>
    <w:p w14:paraId="01101FC9" w14:textId="447825FA" w:rsidR="006D4EA6" w:rsidRDefault="00FE33B1">
      <w:pPr>
        <w:pStyle w:val="TOC1"/>
        <w:rPr>
          <w:rFonts w:asciiTheme="minorHAnsi" w:eastAsiaTheme="minorEastAsia" w:hAnsiTheme="minorHAnsi"/>
          <w:b w:val="0"/>
          <w:lang w:val="en-SI" w:eastAsia="en-GB"/>
        </w:rPr>
      </w:pPr>
      <w:hyperlink w:anchor="_Toc66281361" w:history="1">
        <w:r w:rsidR="006D4EA6" w:rsidRPr="0098267A">
          <w:rPr>
            <w:rStyle w:val="Hyperlink"/>
          </w:rPr>
          <w:t>2</w:t>
        </w:r>
        <w:r w:rsidR="006D4EA6">
          <w:rPr>
            <w:rFonts w:asciiTheme="minorHAnsi" w:eastAsiaTheme="minorEastAsia" w:hAnsiTheme="minorHAnsi"/>
            <w:b w:val="0"/>
            <w:lang w:val="en-SI" w:eastAsia="en-GB"/>
          </w:rPr>
          <w:tab/>
        </w:r>
        <w:r w:rsidR="006D4EA6" w:rsidRPr="0098267A">
          <w:rPr>
            <w:rStyle w:val="Hyperlink"/>
          </w:rPr>
          <w:t>RAZVOJ NAPOVEDOVALNEGA MODELA</w:t>
        </w:r>
        <w:r w:rsidR="006D4EA6">
          <w:rPr>
            <w:webHidden/>
          </w:rPr>
          <w:tab/>
        </w:r>
        <w:r w:rsidR="006D4EA6">
          <w:rPr>
            <w:webHidden/>
          </w:rPr>
          <w:fldChar w:fldCharType="begin"/>
        </w:r>
        <w:r w:rsidR="006D4EA6">
          <w:rPr>
            <w:webHidden/>
          </w:rPr>
          <w:instrText xml:space="preserve"> PAGEREF _Toc66281361 \h </w:instrText>
        </w:r>
        <w:r w:rsidR="006D4EA6">
          <w:rPr>
            <w:webHidden/>
          </w:rPr>
        </w:r>
        <w:r w:rsidR="006D4EA6">
          <w:rPr>
            <w:webHidden/>
          </w:rPr>
          <w:fldChar w:fldCharType="separate"/>
        </w:r>
        <w:r w:rsidR="006D4EA6">
          <w:rPr>
            <w:webHidden/>
          </w:rPr>
          <w:t>4</w:t>
        </w:r>
        <w:r w:rsidR="006D4EA6">
          <w:rPr>
            <w:webHidden/>
          </w:rPr>
          <w:fldChar w:fldCharType="end"/>
        </w:r>
      </w:hyperlink>
    </w:p>
    <w:p w14:paraId="62A011E6" w14:textId="2ED4F2C5" w:rsidR="006D4EA6" w:rsidRDefault="00FE33B1">
      <w:pPr>
        <w:pStyle w:val="TOC2"/>
        <w:rPr>
          <w:rFonts w:asciiTheme="minorHAnsi" w:eastAsiaTheme="minorEastAsia" w:hAnsiTheme="minorHAnsi"/>
          <w:b w:val="0"/>
          <w:lang w:val="en-SI" w:eastAsia="en-GB"/>
        </w:rPr>
      </w:pPr>
      <w:hyperlink w:anchor="_Toc66281362" w:history="1">
        <w:r w:rsidR="006D4EA6" w:rsidRPr="0098267A">
          <w:rPr>
            <w:rStyle w:val="Hyperlink"/>
          </w:rPr>
          <w:t>2.1</w:t>
        </w:r>
        <w:r w:rsidR="006D4EA6">
          <w:rPr>
            <w:rFonts w:asciiTheme="minorHAnsi" w:eastAsiaTheme="minorEastAsia" w:hAnsiTheme="minorHAnsi"/>
            <w:b w:val="0"/>
            <w:lang w:val="en-SI" w:eastAsia="en-GB"/>
          </w:rPr>
          <w:tab/>
        </w:r>
        <w:r w:rsidR="006D4EA6" w:rsidRPr="0098267A">
          <w:rPr>
            <w:rStyle w:val="Hyperlink"/>
          </w:rPr>
          <w:t>Poglavje 2.1</w:t>
        </w:r>
        <w:r w:rsidR="006D4EA6">
          <w:rPr>
            <w:webHidden/>
          </w:rPr>
          <w:tab/>
        </w:r>
        <w:r w:rsidR="006D4EA6">
          <w:rPr>
            <w:webHidden/>
          </w:rPr>
          <w:fldChar w:fldCharType="begin"/>
        </w:r>
        <w:r w:rsidR="006D4EA6">
          <w:rPr>
            <w:webHidden/>
          </w:rPr>
          <w:instrText xml:space="preserve"> PAGEREF _Toc66281362 \h </w:instrText>
        </w:r>
        <w:r w:rsidR="006D4EA6">
          <w:rPr>
            <w:webHidden/>
          </w:rPr>
        </w:r>
        <w:r w:rsidR="006D4EA6">
          <w:rPr>
            <w:webHidden/>
          </w:rPr>
          <w:fldChar w:fldCharType="separate"/>
        </w:r>
        <w:r w:rsidR="006D4EA6">
          <w:rPr>
            <w:webHidden/>
          </w:rPr>
          <w:t>4</w:t>
        </w:r>
        <w:r w:rsidR="006D4EA6">
          <w:rPr>
            <w:webHidden/>
          </w:rPr>
          <w:fldChar w:fldCharType="end"/>
        </w:r>
      </w:hyperlink>
    </w:p>
    <w:p w14:paraId="31DB8105" w14:textId="47407497" w:rsidR="006D4EA6" w:rsidRDefault="00FE33B1">
      <w:pPr>
        <w:pStyle w:val="TOC3"/>
        <w:tabs>
          <w:tab w:val="left" w:pos="1440"/>
          <w:tab w:val="right" w:leader="dot" w:pos="8776"/>
        </w:tabs>
        <w:rPr>
          <w:rFonts w:asciiTheme="minorHAnsi" w:eastAsiaTheme="minorEastAsia" w:hAnsiTheme="minorHAnsi"/>
          <w:noProof/>
          <w:lang w:val="en-SI" w:eastAsia="en-GB"/>
        </w:rPr>
      </w:pPr>
      <w:hyperlink w:anchor="_Toc66281363" w:history="1">
        <w:r w:rsidR="006D4EA6" w:rsidRPr="0098267A">
          <w:rPr>
            <w:rStyle w:val="Hyperlink"/>
            <w:noProof/>
          </w:rPr>
          <w:t>2.1.1</w:t>
        </w:r>
        <w:r w:rsidR="006D4EA6">
          <w:rPr>
            <w:rFonts w:asciiTheme="minorHAnsi" w:eastAsiaTheme="minorEastAsia" w:hAnsiTheme="minorHAnsi"/>
            <w:noProof/>
            <w:lang w:val="en-SI" w:eastAsia="en-GB"/>
          </w:rPr>
          <w:tab/>
        </w:r>
        <w:r w:rsidR="006D4EA6" w:rsidRPr="0098267A">
          <w:rPr>
            <w:rStyle w:val="Hyperlink"/>
            <w:noProof/>
          </w:rPr>
          <w:t>Poglavje 2.1.1</w:t>
        </w:r>
        <w:r w:rsidR="006D4EA6">
          <w:rPr>
            <w:noProof/>
            <w:webHidden/>
          </w:rPr>
          <w:tab/>
        </w:r>
        <w:r w:rsidR="006D4EA6">
          <w:rPr>
            <w:noProof/>
            <w:webHidden/>
          </w:rPr>
          <w:fldChar w:fldCharType="begin"/>
        </w:r>
        <w:r w:rsidR="006D4EA6">
          <w:rPr>
            <w:noProof/>
            <w:webHidden/>
          </w:rPr>
          <w:instrText xml:space="preserve"> PAGEREF _Toc66281363 \h </w:instrText>
        </w:r>
        <w:r w:rsidR="006D4EA6">
          <w:rPr>
            <w:noProof/>
            <w:webHidden/>
          </w:rPr>
        </w:r>
        <w:r w:rsidR="006D4EA6">
          <w:rPr>
            <w:noProof/>
            <w:webHidden/>
          </w:rPr>
          <w:fldChar w:fldCharType="separate"/>
        </w:r>
        <w:r w:rsidR="006D4EA6">
          <w:rPr>
            <w:noProof/>
            <w:webHidden/>
          </w:rPr>
          <w:t>4</w:t>
        </w:r>
        <w:r w:rsidR="006D4EA6">
          <w:rPr>
            <w:noProof/>
            <w:webHidden/>
          </w:rPr>
          <w:fldChar w:fldCharType="end"/>
        </w:r>
      </w:hyperlink>
    </w:p>
    <w:p w14:paraId="4CF1614D" w14:textId="648D059E" w:rsidR="006D4EA6" w:rsidRDefault="00FE33B1">
      <w:pPr>
        <w:pStyle w:val="TOC4"/>
        <w:rPr>
          <w:rFonts w:asciiTheme="minorHAnsi" w:eastAsiaTheme="minorEastAsia" w:hAnsiTheme="minorHAnsi"/>
          <w:i w:val="0"/>
          <w:lang w:val="en-SI" w:eastAsia="en-GB"/>
        </w:rPr>
      </w:pPr>
      <w:hyperlink w:anchor="_Toc66281364" w:history="1">
        <w:r w:rsidR="006D4EA6" w:rsidRPr="0098267A">
          <w:rPr>
            <w:rStyle w:val="Hyperlink"/>
          </w:rPr>
          <w:t>2.1.1.1</w:t>
        </w:r>
        <w:r w:rsidR="006D4EA6">
          <w:rPr>
            <w:rFonts w:asciiTheme="minorHAnsi" w:eastAsiaTheme="minorEastAsia" w:hAnsiTheme="minorHAnsi"/>
            <w:i w:val="0"/>
            <w:lang w:val="en-SI" w:eastAsia="en-GB"/>
          </w:rPr>
          <w:tab/>
        </w:r>
        <w:r w:rsidR="006D4EA6" w:rsidRPr="0098267A">
          <w:rPr>
            <w:rStyle w:val="Hyperlink"/>
          </w:rPr>
          <w:t>Poglavje 2.1.1.1</w:t>
        </w:r>
        <w:r w:rsidR="006D4EA6">
          <w:rPr>
            <w:webHidden/>
          </w:rPr>
          <w:tab/>
        </w:r>
        <w:r w:rsidR="006D4EA6">
          <w:rPr>
            <w:webHidden/>
          </w:rPr>
          <w:fldChar w:fldCharType="begin"/>
        </w:r>
        <w:r w:rsidR="006D4EA6">
          <w:rPr>
            <w:webHidden/>
          </w:rPr>
          <w:instrText xml:space="preserve"> PAGEREF _Toc66281364 \h </w:instrText>
        </w:r>
        <w:r w:rsidR="006D4EA6">
          <w:rPr>
            <w:webHidden/>
          </w:rPr>
        </w:r>
        <w:r w:rsidR="006D4EA6">
          <w:rPr>
            <w:webHidden/>
          </w:rPr>
          <w:fldChar w:fldCharType="separate"/>
        </w:r>
        <w:r w:rsidR="006D4EA6">
          <w:rPr>
            <w:webHidden/>
          </w:rPr>
          <w:t>5</w:t>
        </w:r>
        <w:r w:rsidR="006D4EA6">
          <w:rPr>
            <w:webHidden/>
          </w:rPr>
          <w:fldChar w:fldCharType="end"/>
        </w:r>
      </w:hyperlink>
    </w:p>
    <w:p w14:paraId="632EA18F" w14:textId="50111615" w:rsidR="006D4EA6" w:rsidRDefault="00FE33B1">
      <w:pPr>
        <w:pStyle w:val="TOC4"/>
        <w:rPr>
          <w:rFonts w:asciiTheme="minorHAnsi" w:eastAsiaTheme="minorEastAsia" w:hAnsiTheme="minorHAnsi"/>
          <w:i w:val="0"/>
          <w:lang w:val="en-SI" w:eastAsia="en-GB"/>
        </w:rPr>
      </w:pPr>
      <w:hyperlink w:anchor="_Toc66281365" w:history="1">
        <w:r w:rsidR="006D4EA6" w:rsidRPr="0098267A">
          <w:rPr>
            <w:rStyle w:val="Hyperlink"/>
          </w:rPr>
          <w:t>2.1.1.2</w:t>
        </w:r>
        <w:r w:rsidR="006D4EA6">
          <w:rPr>
            <w:rFonts w:asciiTheme="minorHAnsi" w:eastAsiaTheme="minorEastAsia" w:hAnsiTheme="minorHAnsi"/>
            <w:i w:val="0"/>
            <w:lang w:val="en-SI" w:eastAsia="en-GB"/>
          </w:rPr>
          <w:tab/>
        </w:r>
        <w:r w:rsidR="006D4EA6" w:rsidRPr="0098267A">
          <w:rPr>
            <w:rStyle w:val="Hyperlink"/>
          </w:rPr>
          <w:t>Poglavje 2.1.1.2</w:t>
        </w:r>
        <w:r w:rsidR="006D4EA6">
          <w:rPr>
            <w:webHidden/>
          </w:rPr>
          <w:tab/>
        </w:r>
        <w:r w:rsidR="006D4EA6">
          <w:rPr>
            <w:webHidden/>
          </w:rPr>
          <w:fldChar w:fldCharType="begin"/>
        </w:r>
        <w:r w:rsidR="006D4EA6">
          <w:rPr>
            <w:webHidden/>
          </w:rPr>
          <w:instrText xml:space="preserve"> PAGEREF _Toc66281365 \h </w:instrText>
        </w:r>
        <w:r w:rsidR="006D4EA6">
          <w:rPr>
            <w:webHidden/>
          </w:rPr>
        </w:r>
        <w:r w:rsidR="006D4EA6">
          <w:rPr>
            <w:webHidden/>
          </w:rPr>
          <w:fldChar w:fldCharType="separate"/>
        </w:r>
        <w:r w:rsidR="006D4EA6">
          <w:rPr>
            <w:webHidden/>
          </w:rPr>
          <w:t>6</w:t>
        </w:r>
        <w:r w:rsidR="006D4EA6">
          <w:rPr>
            <w:webHidden/>
          </w:rPr>
          <w:fldChar w:fldCharType="end"/>
        </w:r>
      </w:hyperlink>
    </w:p>
    <w:p w14:paraId="0EF8DBF2" w14:textId="25740B87" w:rsidR="006D4EA6" w:rsidRDefault="00FE33B1">
      <w:pPr>
        <w:pStyle w:val="TOC3"/>
        <w:tabs>
          <w:tab w:val="left" w:pos="1440"/>
          <w:tab w:val="right" w:leader="dot" w:pos="8776"/>
        </w:tabs>
        <w:rPr>
          <w:rFonts w:asciiTheme="minorHAnsi" w:eastAsiaTheme="minorEastAsia" w:hAnsiTheme="minorHAnsi"/>
          <w:noProof/>
          <w:lang w:val="en-SI" w:eastAsia="en-GB"/>
        </w:rPr>
      </w:pPr>
      <w:hyperlink w:anchor="_Toc66281366" w:history="1">
        <w:r w:rsidR="006D4EA6" w:rsidRPr="0098267A">
          <w:rPr>
            <w:rStyle w:val="Hyperlink"/>
            <w:noProof/>
          </w:rPr>
          <w:t>2.1.2</w:t>
        </w:r>
        <w:r w:rsidR="006D4EA6">
          <w:rPr>
            <w:rFonts w:asciiTheme="minorHAnsi" w:eastAsiaTheme="minorEastAsia" w:hAnsiTheme="minorHAnsi"/>
            <w:noProof/>
            <w:lang w:val="en-SI" w:eastAsia="en-GB"/>
          </w:rPr>
          <w:tab/>
        </w:r>
        <w:r w:rsidR="006D4EA6" w:rsidRPr="0098267A">
          <w:rPr>
            <w:rStyle w:val="Hyperlink"/>
            <w:noProof/>
          </w:rPr>
          <w:t>Poglavje 2.1.2</w:t>
        </w:r>
        <w:r w:rsidR="006D4EA6">
          <w:rPr>
            <w:noProof/>
            <w:webHidden/>
          </w:rPr>
          <w:tab/>
        </w:r>
        <w:r w:rsidR="006D4EA6">
          <w:rPr>
            <w:noProof/>
            <w:webHidden/>
          </w:rPr>
          <w:fldChar w:fldCharType="begin"/>
        </w:r>
        <w:r w:rsidR="006D4EA6">
          <w:rPr>
            <w:noProof/>
            <w:webHidden/>
          </w:rPr>
          <w:instrText xml:space="preserve"> PAGEREF _Toc66281366 \h </w:instrText>
        </w:r>
        <w:r w:rsidR="006D4EA6">
          <w:rPr>
            <w:noProof/>
            <w:webHidden/>
          </w:rPr>
        </w:r>
        <w:r w:rsidR="006D4EA6">
          <w:rPr>
            <w:noProof/>
            <w:webHidden/>
          </w:rPr>
          <w:fldChar w:fldCharType="separate"/>
        </w:r>
        <w:r w:rsidR="006D4EA6">
          <w:rPr>
            <w:noProof/>
            <w:webHidden/>
          </w:rPr>
          <w:t>6</w:t>
        </w:r>
        <w:r w:rsidR="006D4EA6">
          <w:rPr>
            <w:noProof/>
            <w:webHidden/>
          </w:rPr>
          <w:fldChar w:fldCharType="end"/>
        </w:r>
      </w:hyperlink>
    </w:p>
    <w:p w14:paraId="7C1A8317" w14:textId="566BD5A2" w:rsidR="006D4EA6" w:rsidRDefault="00FE33B1">
      <w:pPr>
        <w:pStyle w:val="TOC2"/>
        <w:rPr>
          <w:rFonts w:asciiTheme="minorHAnsi" w:eastAsiaTheme="minorEastAsia" w:hAnsiTheme="minorHAnsi"/>
          <w:b w:val="0"/>
          <w:lang w:val="en-SI" w:eastAsia="en-GB"/>
        </w:rPr>
      </w:pPr>
      <w:hyperlink w:anchor="_Toc66281367" w:history="1">
        <w:r w:rsidR="006D4EA6" w:rsidRPr="0098267A">
          <w:rPr>
            <w:rStyle w:val="Hyperlink"/>
          </w:rPr>
          <w:t>2.2</w:t>
        </w:r>
        <w:r w:rsidR="006D4EA6">
          <w:rPr>
            <w:rFonts w:asciiTheme="minorHAnsi" w:eastAsiaTheme="minorEastAsia" w:hAnsiTheme="minorHAnsi"/>
            <w:b w:val="0"/>
            <w:lang w:val="en-SI" w:eastAsia="en-GB"/>
          </w:rPr>
          <w:tab/>
        </w:r>
        <w:r w:rsidR="006D4EA6" w:rsidRPr="0098267A">
          <w:rPr>
            <w:rStyle w:val="Hyperlink"/>
          </w:rPr>
          <w:t>Poglavje 2.2</w:t>
        </w:r>
        <w:r w:rsidR="006D4EA6">
          <w:rPr>
            <w:webHidden/>
          </w:rPr>
          <w:tab/>
        </w:r>
        <w:r w:rsidR="006D4EA6">
          <w:rPr>
            <w:webHidden/>
          </w:rPr>
          <w:fldChar w:fldCharType="begin"/>
        </w:r>
        <w:r w:rsidR="006D4EA6">
          <w:rPr>
            <w:webHidden/>
          </w:rPr>
          <w:instrText xml:space="preserve"> PAGEREF _Toc66281367 \h </w:instrText>
        </w:r>
        <w:r w:rsidR="006D4EA6">
          <w:rPr>
            <w:webHidden/>
          </w:rPr>
        </w:r>
        <w:r w:rsidR="006D4EA6">
          <w:rPr>
            <w:webHidden/>
          </w:rPr>
          <w:fldChar w:fldCharType="separate"/>
        </w:r>
        <w:r w:rsidR="006D4EA6">
          <w:rPr>
            <w:webHidden/>
          </w:rPr>
          <w:t>7</w:t>
        </w:r>
        <w:r w:rsidR="006D4EA6">
          <w:rPr>
            <w:webHidden/>
          </w:rPr>
          <w:fldChar w:fldCharType="end"/>
        </w:r>
      </w:hyperlink>
    </w:p>
    <w:p w14:paraId="202401B1" w14:textId="222F4272" w:rsidR="006D4EA6" w:rsidRDefault="00FE33B1">
      <w:pPr>
        <w:pStyle w:val="TOC1"/>
        <w:rPr>
          <w:rFonts w:asciiTheme="minorHAnsi" w:eastAsiaTheme="minorEastAsia" w:hAnsiTheme="minorHAnsi"/>
          <w:b w:val="0"/>
          <w:lang w:val="en-SI" w:eastAsia="en-GB"/>
        </w:rPr>
      </w:pPr>
      <w:hyperlink w:anchor="_Toc66281368" w:history="1">
        <w:r w:rsidR="006D4EA6" w:rsidRPr="0098267A">
          <w:rPr>
            <w:rStyle w:val="Hyperlink"/>
          </w:rPr>
          <w:t>3</w:t>
        </w:r>
        <w:r w:rsidR="006D4EA6">
          <w:rPr>
            <w:rFonts w:asciiTheme="minorHAnsi" w:eastAsiaTheme="minorEastAsia" w:hAnsiTheme="minorHAnsi"/>
            <w:b w:val="0"/>
            <w:lang w:val="en-SI" w:eastAsia="en-GB"/>
          </w:rPr>
          <w:tab/>
        </w:r>
        <w:r w:rsidR="006D4EA6" w:rsidRPr="0098267A">
          <w:rPr>
            <w:rStyle w:val="Hyperlink"/>
          </w:rPr>
          <w:t>DISKUSIJA</w:t>
        </w:r>
        <w:r w:rsidR="006D4EA6">
          <w:rPr>
            <w:webHidden/>
          </w:rPr>
          <w:tab/>
        </w:r>
        <w:r w:rsidR="006D4EA6">
          <w:rPr>
            <w:webHidden/>
          </w:rPr>
          <w:fldChar w:fldCharType="begin"/>
        </w:r>
        <w:r w:rsidR="006D4EA6">
          <w:rPr>
            <w:webHidden/>
          </w:rPr>
          <w:instrText xml:space="preserve"> PAGEREF _Toc66281368 \h </w:instrText>
        </w:r>
        <w:r w:rsidR="006D4EA6">
          <w:rPr>
            <w:webHidden/>
          </w:rPr>
        </w:r>
        <w:r w:rsidR="006D4EA6">
          <w:rPr>
            <w:webHidden/>
          </w:rPr>
          <w:fldChar w:fldCharType="separate"/>
        </w:r>
        <w:r w:rsidR="006D4EA6">
          <w:rPr>
            <w:webHidden/>
          </w:rPr>
          <w:t>9</w:t>
        </w:r>
        <w:r w:rsidR="006D4EA6">
          <w:rPr>
            <w:webHidden/>
          </w:rPr>
          <w:fldChar w:fldCharType="end"/>
        </w:r>
      </w:hyperlink>
    </w:p>
    <w:p w14:paraId="2061B25A" w14:textId="07FA202C" w:rsidR="006D4EA6" w:rsidRDefault="00FE33B1">
      <w:pPr>
        <w:pStyle w:val="TOC2"/>
        <w:rPr>
          <w:rFonts w:asciiTheme="minorHAnsi" w:eastAsiaTheme="minorEastAsia" w:hAnsiTheme="minorHAnsi"/>
          <w:b w:val="0"/>
          <w:lang w:val="en-SI" w:eastAsia="en-GB"/>
        </w:rPr>
      </w:pPr>
      <w:hyperlink w:anchor="_Toc66281369" w:history="1">
        <w:r w:rsidR="006D4EA6" w:rsidRPr="0098267A">
          <w:rPr>
            <w:rStyle w:val="Hyperlink"/>
          </w:rPr>
          <w:t>3.1</w:t>
        </w:r>
        <w:r w:rsidR="006D4EA6">
          <w:rPr>
            <w:rFonts w:asciiTheme="minorHAnsi" w:eastAsiaTheme="minorEastAsia" w:hAnsiTheme="minorHAnsi"/>
            <w:b w:val="0"/>
            <w:lang w:val="en-SI" w:eastAsia="en-GB"/>
          </w:rPr>
          <w:tab/>
        </w:r>
        <w:r w:rsidR="006D4EA6" w:rsidRPr="0098267A">
          <w:rPr>
            <w:rStyle w:val="Hyperlink"/>
          </w:rPr>
          <w:t>Ključne ugotovitve</w:t>
        </w:r>
        <w:r w:rsidR="006D4EA6">
          <w:rPr>
            <w:webHidden/>
          </w:rPr>
          <w:tab/>
        </w:r>
        <w:r w:rsidR="006D4EA6">
          <w:rPr>
            <w:webHidden/>
          </w:rPr>
          <w:fldChar w:fldCharType="begin"/>
        </w:r>
        <w:r w:rsidR="006D4EA6">
          <w:rPr>
            <w:webHidden/>
          </w:rPr>
          <w:instrText xml:space="preserve"> PAGEREF _Toc66281369 \h </w:instrText>
        </w:r>
        <w:r w:rsidR="006D4EA6">
          <w:rPr>
            <w:webHidden/>
          </w:rPr>
        </w:r>
        <w:r w:rsidR="006D4EA6">
          <w:rPr>
            <w:webHidden/>
          </w:rPr>
          <w:fldChar w:fldCharType="separate"/>
        </w:r>
        <w:r w:rsidR="006D4EA6">
          <w:rPr>
            <w:webHidden/>
          </w:rPr>
          <w:t>10</w:t>
        </w:r>
        <w:r w:rsidR="006D4EA6">
          <w:rPr>
            <w:webHidden/>
          </w:rPr>
          <w:fldChar w:fldCharType="end"/>
        </w:r>
      </w:hyperlink>
    </w:p>
    <w:p w14:paraId="5F03F25F" w14:textId="774014BA" w:rsidR="006D4EA6" w:rsidRDefault="00FE33B1">
      <w:pPr>
        <w:pStyle w:val="TOC2"/>
        <w:rPr>
          <w:rFonts w:asciiTheme="minorHAnsi" w:eastAsiaTheme="minorEastAsia" w:hAnsiTheme="minorHAnsi"/>
          <w:b w:val="0"/>
          <w:lang w:val="en-SI" w:eastAsia="en-GB"/>
        </w:rPr>
      </w:pPr>
      <w:hyperlink w:anchor="_Toc66281370" w:history="1">
        <w:r w:rsidR="006D4EA6" w:rsidRPr="0098267A">
          <w:rPr>
            <w:rStyle w:val="Hyperlink"/>
          </w:rPr>
          <w:t>3.2</w:t>
        </w:r>
        <w:r w:rsidR="006D4EA6">
          <w:rPr>
            <w:rFonts w:asciiTheme="minorHAnsi" w:eastAsiaTheme="minorEastAsia" w:hAnsiTheme="minorHAnsi"/>
            <w:b w:val="0"/>
            <w:lang w:val="en-SI" w:eastAsia="en-GB"/>
          </w:rPr>
          <w:tab/>
        </w:r>
        <w:r w:rsidR="006D4EA6" w:rsidRPr="0098267A">
          <w:rPr>
            <w:rStyle w:val="Hyperlink"/>
          </w:rPr>
          <w:t>Priporočila za nadaljne raziskovanje</w:t>
        </w:r>
        <w:r w:rsidR="006D4EA6">
          <w:rPr>
            <w:webHidden/>
          </w:rPr>
          <w:tab/>
        </w:r>
        <w:r w:rsidR="006D4EA6">
          <w:rPr>
            <w:webHidden/>
          </w:rPr>
          <w:fldChar w:fldCharType="begin"/>
        </w:r>
        <w:r w:rsidR="006D4EA6">
          <w:rPr>
            <w:webHidden/>
          </w:rPr>
          <w:instrText xml:space="preserve"> PAGEREF _Toc66281370 \h </w:instrText>
        </w:r>
        <w:r w:rsidR="006D4EA6">
          <w:rPr>
            <w:webHidden/>
          </w:rPr>
        </w:r>
        <w:r w:rsidR="006D4EA6">
          <w:rPr>
            <w:webHidden/>
          </w:rPr>
          <w:fldChar w:fldCharType="separate"/>
        </w:r>
        <w:r w:rsidR="006D4EA6">
          <w:rPr>
            <w:webHidden/>
          </w:rPr>
          <w:t>11</w:t>
        </w:r>
        <w:r w:rsidR="006D4EA6">
          <w:rPr>
            <w:webHidden/>
          </w:rPr>
          <w:fldChar w:fldCharType="end"/>
        </w:r>
      </w:hyperlink>
    </w:p>
    <w:p w14:paraId="357611E3" w14:textId="6F795941" w:rsidR="006D4EA6" w:rsidRDefault="00FE33B1">
      <w:pPr>
        <w:pStyle w:val="TOC1"/>
        <w:rPr>
          <w:rFonts w:asciiTheme="minorHAnsi" w:eastAsiaTheme="minorEastAsia" w:hAnsiTheme="minorHAnsi"/>
          <w:b w:val="0"/>
          <w:lang w:val="en-SI" w:eastAsia="en-GB"/>
        </w:rPr>
      </w:pPr>
      <w:hyperlink w:anchor="_Toc66281371" w:history="1">
        <w:r w:rsidR="006D4EA6" w:rsidRPr="0098267A">
          <w:rPr>
            <w:rStyle w:val="Hyperlink"/>
          </w:rPr>
          <w:t>SKLEP</w:t>
        </w:r>
        <w:r w:rsidR="006D4EA6">
          <w:rPr>
            <w:webHidden/>
          </w:rPr>
          <w:tab/>
        </w:r>
        <w:r w:rsidR="006D4EA6">
          <w:rPr>
            <w:webHidden/>
          </w:rPr>
          <w:fldChar w:fldCharType="begin"/>
        </w:r>
        <w:r w:rsidR="006D4EA6">
          <w:rPr>
            <w:webHidden/>
          </w:rPr>
          <w:instrText xml:space="preserve"> PAGEREF _Toc66281371 \h </w:instrText>
        </w:r>
        <w:r w:rsidR="006D4EA6">
          <w:rPr>
            <w:webHidden/>
          </w:rPr>
        </w:r>
        <w:r w:rsidR="006D4EA6">
          <w:rPr>
            <w:webHidden/>
          </w:rPr>
          <w:fldChar w:fldCharType="separate"/>
        </w:r>
        <w:r w:rsidR="006D4EA6">
          <w:rPr>
            <w:webHidden/>
          </w:rPr>
          <w:t>12</w:t>
        </w:r>
        <w:r w:rsidR="006D4EA6">
          <w:rPr>
            <w:webHidden/>
          </w:rPr>
          <w:fldChar w:fldCharType="end"/>
        </w:r>
      </w:hyperlink>
    </w:p>
    <w:p w14:paraId="0D98F01C" w14:textId="68FEB7FB" w:rsidR="006D4EA6" w:rsidRDefault="00FE33B1">
      <w:pPr>
        <w:pStyle w:val="TOC1"/>
        <w:rPr>
          <w:rFonts w:asciiTheme="minorHAnsi" w:eastAsiaTheme="minorEastAsia" w:hAnsiTheme="minorHAnsi"/>
          <w:b w:val="0"/>
          <w:lang w:val="en-SI" w:eastAsia="en-GB"/>
        </w:rPr>
      </w:pPr>
      <w:hyperlink w:anchor="_Toc66281372" w:history="1">
        <w:r w:rsidR="006D4EA6" w:rsidRPr="0098267A">
          <w:rPr>
            <w:rStyle w:val="Hyperlink"/>
          </w:rPr>
          <w:t>LITERATURA IN VIRI</w:t>
        </w:r>
        <w:r w:rsidR="006D4EA6">
          <w:rPr>
            <w:webHidden/>
          </w:rPr>
          <w:tab/>
        </w:r>
        <w:r w:rsidR="006D4EA6">
          <w:rPr>
            <w:webHidden/>
          </w:rPr>
          <w:fldChar w:fldCharType="begin"/>
        </w:r>
        <w:r w:rsidR="006D4EA6">
          <w:rPr>
            <w:webHidden/>
          </w:rPr>
          <w:instrText xml:space="preserve"> PAGEREF _Toc66281372 \h </w:instrText>
        </w:r>
        <w:r w:rsidR="006D4EA6">
          <w:rPr>
            <w:webHidden/>
          </w:rPr>
        </w:r>
        <w:r w:rsidR="006D4EA6">
          <w:rPr>
            <w:webHidden/>
          </w:rPr>
          <w:fldChar w:fldCharType="separate"/>
        </w:r>
        <w:r w:rsidR="006D4EA6">
          <w:rPr>
            <w:webHidden/>
          </w:rPr>
          <w:t>14</w:t>
        </w:r>
        <w:r w:rsidR="006D4EA6">
          <w:rPr>
            <w:webHidden/>
          </w:rPr>
          <w:fldChar w:fldCharType="end"/>
        </w:r>
      </w:hyperlink>
    </w:p>
    <w:p w14:paraId="3F400FF4" w14:textId="769AA256" w:rsidR="006D4EA6" w:rsidRDefault="00FE33B1">
      <w:pPr>
        <w:pStyle w:val="TOC1"/>
        <w:rPr>
          <w:rFonts w:asciiTheme="minorHAnsi" w:eastAsiaTheme="minorEastAsia" w:hAnsiTheme="minorHAnsi"/>
          <w:b w:val="0"/>
          <w:lang w:val="en-SI" w:eastAsia="en-GB"/>
        </w:rPr>
      </w:pPr>
      <w:hyperlink w:anchor="_Toc66281373" w:history="1">
        <w:r w:rsidR="006D4EA6" w:rsidRPr="0098267A">
          <w:rPr>
            <w:rStyle w:val="Hyperlink"/>
          </w:rPr>
          <w:t>PRILOGE</w:t>
        </w:r>
        <w:r w:rsidR="006D4EA6">
          <w:rPr>
            <w:webHidden/>
          </w:rPr>
          <w:tab/>
        </w:r>
        <w:r w:rsidR="006D4EA6">
          <w:rPr>
            <w:webHidden/>
          </w:rPr>
          <w:fldChar w:fldCharType="begin"/>
        </w:r>
        <w:r w:rsidR="006D4EA6">
          <w:rPr>
            <w:webHidden/>
          </w:rPr>
          <w:instrText xml:space="preserve"> PAGEREF _Toc66281373 \h </w:instrText>
        </w:r>
        <w:r w:rsidR="006D4EA6">
          <w:rPr>
            <w:webHidden/>
          </w:rPr>
        </w:r>
        <w:r w:rsidR="006D4EA6">
          <w:rPr>
            <w:webHidden/>
          </w:rPr>
          <w:fldChar w:fldCharType="separate"/>
        </w:r>
        <w:r w:rsidR="006D4EA6">
          <w:rPr>
            <w:webHidden/>
          </w:rPr>
          <w:t>15</w:t>
        </w:r>
        <w:r w:rsidR="006D4EA6">
          <w:rPr>
            <w:webHidden/>
          </w:rPr>
          <w:fldChar w:fldCharType="end"/>
        </w:r>
      </w:hyperlink>
    </w:p>
    <w:p w14:paraId="263D3A31" w14:textId="17B0DCCF"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23F5B414" w14:textId="7EB329C1" w:rsidR="00496DAA"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530230" w:history="1">
        <w:r w:rsidR="00496DAA" w:rsidRPr="009B166C">
          <w:rPr>
            <w:rStyle w:val="Hyperlink"/>
            <w:noProof/>
          </w:rPr>
          <w:t>Tabela 1: Dovoljeni obseg posamezne vrste zaključne naloge</w:t>
        </w:r>
        <w:r w:rsidR="00496DAA">
          <w:rPr>
            <w:noProof/>
            <w:webHidden/>
          </w:rPr>
          <w:tab/>
        </w:r>
        <w:r w:rsidR="00496DAA">
          <w:rPr>
            <w:noProof/>
            <w:webHidden/>
          </w:rPr>
          <w:fldChar w:fldCharType="begin"/>
        </w:r>
        <w:r w:rsidR="00496DAA">
          <w:rPr>
            <w:noProof/>
            <w:webHidden/>
          </w:rPr>
          <w:instrText xml:space="preserve"> PAGEREF _Toc66530230 \h </w:instrText>
        </w:r>
        <w:r w:rsidR="00496DAA">
          <w:rPr>
            <w:noProof/>
            <w:webHidden/>
          </w:rPr>
        </w:r>
        <w:r w:rsidR="00496DAA">
          <w:rPr>
            <w:noProof/>
            <w:webHidden/>
          </w:rPr>
          <w:fldChar w:fldCharType="separate"/>
        </w:r>
        <w:r w:rsidR="00496DAA">
          <w:rPr>
            <w:noProof/>
            <w:webHidden/>
          </w:rPr>
          <w:t>6</w:t>
        </w:r>
        <w:r w:rsidR="00496DAA">
          <w:rPr>
            <w:noProof/>
            <w:webHidden/>
          </w:rPr>
          <w:fldChar w:fldCharType="end"/>
        </w:r>
      </w:hyperlink>
    </w:p>
    <w:p w14:paraId="240A1B17" w14:textId="681BE39E" w:rsidR="00496DAA" w:rsidRDefault="00496DAA">
      <w:pPr>
        <w:pStyle w:val="TableofFigures"/>
        <w:tabs>
          <w:tab w:val="right" w:leader="dot" w:pos="8776"/>
        </w:tabs>
        <w:rPr>
          <w:rFonts w:asciiTheme="minorHAnsi" w:eastAsiaTheme="minorEastAsia" w:hAnsiTheme="minorHAnsi"/>
          <w:noProof/>
          <w:lang w:val="en-SI" w:eastAsia="en-GB"/>
        </w:rPr>
      </w:pPr>
      <w:hyperlink w:anchor="_Toc66530231" w:history="1">
        <w:r w:rsidRPr="009B166C">
          <w:rPr>
            <w:rStyle w:val="Hyperlink"/>
            <w:noProof/>
          </w:rPr>
          <w:t>Tabela 2: Tehnični podatki optičnih senzorjev na satelitu Sentinel-2</w:t>
        </w:r>
        <w:r>
          <w:rPr>
            <w:noProof/>
            <w:webHidden/>
          </w:rPr>
          <w:tab/>
        </w:r>
        <w:r>
          <w:rPr>
            <w:noProof/>
            <w:webHidden/>
          </w:rPr>
          <w:fldChar w:fldCharType="begin"/>
        </w:r>
        <w:r>
          <w:rPr>
            <w:noProof/>
            <w:webHidden/>
          </w:rPr>
          <w:instrText xml:space="preserve"> PAGEREF _Toc66530231 \h </w:instrText>
        </w:r>
        <w:r>
          <w:rPr>
            <w:noProof/>
            <w:webHidden/>
          </w:rPr>
        </w:r>
        <w:r>
          <w:rPr>
            <w:noProof/>
            <w:webHidden/>
          </w:rPr>
          <w:fldChar w:fldCharType="separate"/>
        </w:r>
        <w:r>
          <w:rPr>
            <w:noProof/>
            <w:webHidden/>
          </w:rPr>
          <w:t>8</w:t>
        </w:r>
        <w:r>
          <w:rPr>
            <w:noProof/>
            <w:webHidden/>
          </w:rPr>
          <w:fldChar w:fldCharType="end"/>
        </w:r>
      </w:hyperlink>
    </w:p>
    <w:p w14:paraId="1A14A0D0" w14:textId="32BE0132"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246A1BF6" w14:textId="0DA7568E"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Slika" </w:instrText>
      </w:r>
      <w:r>
        <w:rPr>
          <w:noProof/>
        </w:rPr>
        <w:fldChar w:fldCharType="separate"/>
      </w:r>
      <w:hyperlink w:anchor="_Toc478584207" w:history="1">
        <w:r w:rsidRPr="004364B0">
          <w:rPr>
            <w:rStyle w:val="Hyperlink"/>
            <w:noProof/>
          </w:rPr>
          <w:t>Slika 1: Primer slikovnega gradiva št. 1</w:t>
        </w:r>
        <w:r>
          <w:rPr>
            <w:noProof/>
            <w:webHidden/>
          </w:rPr>
          <w:tab/>
        </w:r>
        <w:r>
          <w:rPr>
            <w:noProof/>
            <w:webHidden/>
          </w:rPr>
          <w:fldChar w:fldCharType="begin"/>
        </w:r>
        <w:r>
          <w:rPr>
            <w:noProof/>
            <w:webHidden/>
          </w:rPr>
          <w:instrText xml:space="preserve"> PAGEREF _Toc478584207 \h </w:instrText>
        </w:r>
        <w:r>
          <w:rPr>
            <w:noProof/>
            <w:webHidden/>
          </w:rPr>
        </w:r>
        <w:r>
          <w:rPr>
            <w:noProof/>
            <w:webHidden/>
          </w:rPr>
          <w:fldChar w:fldCharType="separate"/>
        </w:r>
        <w:r w:rsidR="00E26B53">
          <w:rPr>
            <w:noProof/>
            <w:webHidden/>
          </w:rPr>
          <w:t>3</w:t>
        </w:r>
        <w:r>
          <w:rPr>
            <w:noProof/>
            <w:webHidden/>
          </w:rPr>
          <w:fldChar w:fldCharType="end"/>
        </w:r>
      </w:hyperlink>
    </w:p>
    <w:p w14:paraId="15BF8263" w14:textId="71166F20" w:rsidR="003602AB" w:rsidRDefault="00FE33B1" w:rsidP="00EE1D7C">
      <w:pPr>
        <w:pStyle w:val="TableofFigures"/>
        <w:tabs>
          <w:tab w:val="right" w:leader="dot" w:pos="8776"/>
        </w:tabs>
        <w:rPr>
          <w:rFonts w:asciiTheme="minorHAnsi" w:eastAsiaTheme="minorEastAsia" w:hAnsiTheme="minorHAnsi"/>
          <w:noProof/>
          <w:sz w:val="22"/>
          <w:szCs w:val="22"/>
          <w:lang w:eastAsia="sl-SI"/>
        </w:rPr>
      </w:pPr>
      <w:hyperlink w:anchor="_Toc478584208" w:history="1">
        <w:r w:rsidR="003602AB" w:rsidRPr="004364B0">
          <w:rPr>
            <w:rStyle w:val="Hyperlink"/>
            <w:noProof/>
          </w:rPr>
          <w:t>Slika 2: Primer slikovnega gradiva št. 2</w:t>
        </w:r>
        <w:r w:rsidR="003602AB">
          <w:rPr>
            <w:noProof/>
            <w:webHidden/>
          </w:rPr>
          <w:tab/>
        </w:r>
        <w:r w:rsidR="003602AB">
          <w:rPr>
            <w:noProof/>
            <w:webHidden/>
          </w:rPr>
          <w:fldChar w:fldCharType="begin"/>
        </w:r>
        <w:r w:rsidR="003602AB">
          <w:rPr>
            <w:noProof/>
            <w:webHidden/>
          </w:rPr>
          <w:instrText xml:space="preserve"> PAGEREF _Toc478584208 \h </w:instrText>
        </w:r>
        <w:r w:rsidR="003602AB">
          <w:rPr>
            <w:noProof/>
            <w:webHidden/>
          </w:rPr>
        </w:r>
        <w:r w:rsidR="003602AB">
          <w:rPr>
            <w:noProof/>
            <w:webHidden/>
          </w:rPr>
          <w:fldChar w:fldCharType="separate"/>
        </w:r>
        <w:r w:rsidR="00E26B53">
          <w:rPr>
            <w:noProof/>
            <w:webHidden/>
          </w:rPr>
          <w:t>9</w:t>
        </w:r>
        <w:r w:rsidR="003602AB">
          <w:rPr>
            <w:noProof/>
            <w:webHidden/>
          </w:rPr>
          <w:fldChar w:fldCharType="end"/>
        </w:r>
      </w:hyperlink>
    </w:p>
    <w:p w14:paraId="16D9DC1E" w14:textId="77777777"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553F4871" w14:textId="3E0DF6F1"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Priloga" </w:instrText>
      </w:r>
      <w:r>
        <w:rPr>
          <w:noProof/>
        </w:rPr>
        <w:fldChar w:fldCharType="separate"/>
      </w:r>
      <w:hyperlink w:anchor="_Toc478584257" w:history="1">
        <w:r w:rsidRPr="00B260A2">
          <w:rPr>
            <w:rStyle w:val="Hyperlink"/>
            <w:noProof/>
          </w:rPr>
          <w:t>Priloga 1: Ne aeterno civibus assentior sit, ne ius homero soleat pertinacia.</w:t>
        </w:r>
        <w:r>
          <w:rPr>
            <w:noProof/>
            <w:webHidden/>
          </w:rPr>
          <w:tab/>
        </w:r>
        <w:r>
          <w:rPr>
            <w:noProof/>
            <w:webHidden/>
          </w:rPr>
          <w:fldChar w:fldCharType="begin"/>
        </w:r>
        <w:r>
          <w:rPr>
            <w:noProof/>
            <w:webHidden/>
          </w:rPr>
          <w:instrText xml:space="preserve"> PAGEREF _Toc478584257 \h </w:instrText>
        </w:r>
        <w:r>
          <w:rPr>
            <w:noProof/>
            <w:webHidden/>
          </w:rPr>
        </w:r>
        <w:r>
          <w:rPr>
            <w:noProof/>
            <w:webHidden/>
          </w:rPr>
          <w:fldChar w:fldCharType="separate"/>
        </w:r>
        <w:r w:rsidR="00E26B53">
          <w:rPr>
            <w:noProof/>
            <w:webHidden/>
          </w:rPr>
          <w:t>1</w:t>
        </w:r>
        <w:r>
          <w:rPr>
            <w:noProof/>
            <w:webHidden/>
          </w:rPr>
          <w:fldChar w:fldCharType="end"/>
        </w:r>
      </w:hyperlink>
    </w:p>
    <w:p w14:paraId="77CB0AE4" w14:textId="50F5DC94" w:rsidR="003602AB" w:rsidRDefault="00FE33B1" w:rsidP="00EE1D7C">
      <w:pPr>
        <w:pStyle w:val="TableofFigures"/>
        <w:tabs>
          <w:tab w:val="right" w:leader="dot" w:pos="8776"/>
        </w:tabs>
        <w:rPr>
          <w:rFonts w:asciiTheme="minorHAnsi" w:eastAsiaTheme="minorEastAsia" w:hAnsiTheme="minorHAnsi"/>
          <w:noProof/>
          <w:sz w:val="22"/>
          <w:szCs w:val="22"/>
          <w:lang w:eastAsia="sl-SI"/>
        </w:rPr>
      </w:pPr>
      <w:hyperlink w:anchor="_Toc478584258" w:history="1">
        <w:r w:rsidR="003602AB" w:rsidRPr="00B260A2">
          <w:rPr>
            <w:rStyle w:val="Hyperlink"/>
            <w:noProof/>
          </w:rPr>
          <w:t>Priloga 2: Ad vidit illud quaerendum eam. Aliquid pertinacia at usu.</w:t>
        </w:r>
        <w:r w:rsidR="003602AB">
          <w:rPr>
            <w:noProof/>
            <w:webHidden/>
          </w:rPr>
          <w:tab/>
        </w:r>
        <w:r w:rsidR="003602AB">
          <w:rPr>
            <w:noProof/>
            <w:webHidden/>
          </w:rPr>
          <w:fldChar w:fldCharType="begin"/>
        </w:r>
        <w:r w:rsidR="003602AB">
          <w:rPr>
            <w:noProof/>
            <w:webHidden/>
          </w:rPr>
          <w:instrText xml:space="preserve"> PAGEREF _Toc478584258 \h </w:instrText>
        </w:r>
        <w:r w:rsidR="003602AB">
          <w:rPr>
            <w:noProof/>
            <w:webHidden/>
          </w:rPr>
        </w:r>
        <w:r w:rsidR="003602AB">
          <w:rPr>
            <w:noProof/>
            <w:webHidden/>
          </w:rPr>
          <w:fldChar w:fldCharType="separate"/>
        </w:r>
        <w:r w:rsidR="00E26B53">
          <w:rPr>
            <w:noProof/>
            <w:webHidden/>
          </w:rPr>
          <w:t>2</w:t>
        </w:r>
        <w:r w:rsidR="003602AB">
          <w:rPr>
            <w:noProof/>
            <w:webHidden/>
          </w:rPr>
          <w:fldChar w:fldCharType="end"/>
        </w:r>
      </w:hyperlink>
    </w:p>
    <w:p w14:paraId="436DB6A1" w14:textId="77777777"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655790C5"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8"/>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281357"/>
      <w:r>
        <w:rPr>
          <w:noProof/>
        </w:rPr>
        <w:lastRenderedPageBreak/>
        <w:t>UVOD</w:t>
      </w:r>
      <w:bookmarkEnd w:id="0"/>
    </w:p>
    <w:p w14:paraId="64E88A84" w14:textId="77777777"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74681B34" w14:textId="77777777" w:rsidR="00CD7C58" w:rsidRDefault="00BA04E6" w:rsidP="00CD7C58">
      <w:pPr>
        <w:rPr>
          <w:noProof/>
        </w:rPr>
      </w:pPr>
      <w:r>
        <w:rPr>
          <w:noProof/>
        </w:rPr>
        <w:t>Eu solet fabulas meliore vix. Ei eos iusto nemore. Vix alienum mediocritatem an, mei choro iudicabit an. Eu malis maluisset eam. Ipsum rationibus adipiscing ius in.</w:t>
      </w:r>
      <w:r w:rsidR="00CD7C58">
        <w:rPr>
          <w:noProof/>
        </w:rPr>
        <w:t xml:space="preserve"> 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302DA8B5" w14:textId="77777777" w:rsidR="00BA04E6" w:rsidRDefault="00BA04E6" w:rsidP="00BA04E6">
      <w:pPr>
        <w:rPr>
          <w:noProof/>
        </w:rPr>
      </w:pPr>
      <w:r>
        <w:rPr>
          <w:noProof/>
        </w:rPr>
        <w:t>Ea eum veniam moderatius. Per ad movet adipisci scripserit. Recusabo honestatis ei sea, et libris putant vel. An est quis odio vocent. Pri no modus incorrupte, est at modo soleat animal, duo ut sint eius principes. Ius at fugit falli quodsi, et illud adipisci laboramus vix, et iudico graece ornatus per.</w:t>
      </w:r>
    </w:p>
    <w:p w14:paraId="62ADF54E" w14:textId="77777777" w:rsidR="00BA04E6" w:rsidRDefault="00BA04E6" w:rsidP="00BA04E6">
      <w:pPr>
        <w:rPr>
          <w:noProof/>
        </w:rPr>
      </w:pPr>
      <w:r>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53C6D369" w14:textId="0DA93379" w:rsidR="00CD7C58" w:rsidRDefault="00BA04E6" w:rsidP="00CD7C58">
      <w:pPr>
        <w:rPr>
          <w:noProof/>
        </w:rPr>
      </w:pPr>
      <w:r>
        <w:rPr>
          <w:noProof/>
        </w:rPr>
        <w:t>In quod ubique nec. Erat idque nam an, porro legere vix at. Eam ea liber eirmod intellegat, ei omnis labore neglegentur pro. No postea inimicus ius.</w:t>
      </w:r>
      <w:r w:rsidR="00CD7C58" w:rsidRPr="00CD7C58">
        <w:rPr>
          <w:noProof/>
        </w:rPr>
        <w:t xml:space="preserve"> </w:t>
      </w:r>
      <w:r w:rsidR="00CD7C58">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4AED2F26" w14:textId="77777777" w:rsidR="00BA04E6" w:rsidRDefault="00BA04E6" w:rsidP="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p>
    <w:p w14:paraId="0836A252" w14:textId="77777777" w:rsidR="00BA04E6" w:rsidRDefault="00BA04E6" w:rsidP="00BA04E6">
      <w:pPr>
        <w:rPr>
          <w:noProof/>
        </w:rPr>
      </w:pPr>
      <w:r>
        <w:rPr>
          <w:noProof/>
        </w:rPr>
        <w:t>Ut possim albucius nominavi est, in sed cibo pertinacia. Sale vituperatoribus eos ad, vel at tale diam putant. Ex natum habeo vim, duo placerat similique ex, vivendo qualisque no nec. An eum paulo animal epicurei. Mea ei elit adolescens, hinc atqui ei mei. An duo vitae quaestio mnesarchum, ius id deleniti senserit, usu no electram intellegebat. Quo an vero autem fabellas, eripuit numquam placerat at pri, dicta voluptatibus pri ea.</w:t>
      </w:r>
    </w:p>
    <w:p w14:paraId="32FDCB47" w14:textId="77777777" w:rsidR="00BA04E6" w:rsidRDefault="00BA04E6" w:rsidP="00BA04E6">
      <w:pPr>
        <w:rPr>
          <w:noProof/>
        </w:rPr>
      </w:pPr>
      <w:r>
        <w:rPr>
          <w:noProof/>
        </w:rPr>
        <w:t>Sit te quas adhuc. Ex sit purto nibh everti. Fugit nominavi per ut, duo novum labores ut. No libris putent utamur ius. Ex quo quod mutat, inani suscipiantur ut eum, wisi blandit sea ad.</w:t>
      </w:r>
    </w:p>
    <w:p w14:paraId="32A96F7D" w14:textId="77777777" w:rsidR="00BA04E6" w:rsidRDefault="00BA04E6" w:rsidP="00BA04E6">
      <w:pPr>
        <w:pStyle w:val="Heading1"/>
        <w:rPr>
          <w:noProof/>
        </w:rPr>
      </w:pPr>
      <w:bookmarkStart w:id="1" w:name="_Toc478583696"/>
      <w:bookmarkStart w:id="2" w:name="_Toc66281358"/>
      <w:r>
        <w:rPr>
          <w:noProof/>
        </w:rPr>
        <w:lastRenderedPageBreak/>
        <w:t>POGLAVJE 1</w:t>
      </w:r>
      <w:bookmarkEnd w:id="1"/>
      <w:bookmarkEnd w:id="2"/>
    </w:p>
    <w:p w14:paraId="2926CE2D" w14:textId="77777777" w:rsidR="00BA04E6" w:rsidRPr="00BA04E6" w:rsidRDefault="00BA04E6" w:rsidP="00BA04E6">
      <w:pPr>
        <w:rPr>
          <w:noProof/>
        </w:rPr>
      </w:pPr>
      <w:r w:rsidRPr="00BA04E6">
        <w:rPr>
          <w:noProof/>
        </w:rPr>
        <w:t>Fastidii invenire maluisset et eam, case ipsum dolorem est et, usu laudem virtute id. Ut falli option graecis mei. Mel id eius partem indoctum. Vis minimum mediocritatem te. Quo ut dico rebum nobis, te sea brute accumsan.</w:t>
      </w:r>
    </w:p>
    <w:p w14:paraId="50C05DED" w14:textId="77777777" w:rsidR="00BA04E6" w:rsidRDefault="00BA04E6" w:rsidP="00BA04E6">
      <w:pPr>
        <w:pStyle w:val="Heading2"/>
        <w:rPr>
          <w:noProof/>
        </w:rPr>
      </w:pPr>
      <w:bookmarkStart w:id="3" w:name="_Toc478583697"/>
      <w:bookmarkStart w:id="4" w:name="_Toc66281359"/>
      <w:r>
        <w:rPr>
          <w:noProof/>
        </w:rPr>
        <w:t>Poglavje 1.1</w:t>
      </w:r>
      <w:bookmarkEnd w:id="3"/>
      <w:bookmarkEnd w:id="4"/>
    </w:p>
    <w:p w14:paraId="7EE0352B" w14:textId="77777777" w:rsidR="00BA04E6" w:rsidRDefault="00BA04E6" w:rsidP="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p>
    <w:p w14:paraId="396D04E4" w14:textId="51247C2D" w:rsidR="009D3451" w:rsidRDefault="009D3451" w:rsidP="009D3451">
      <w:pPr>
        <w:pStyle w:val="Caption"/>
        <w:keepNext/>
        <w:rPr>
          <w:noProof/>
        </w:rPr>
      </w:pPr>
      <w:bookmarkStart w:id="5" w:name="_Ref478757412"/>
      <w:bookmarkStart w:id="6" w:name="_Toc478584207"/>
      <w:bookmarkStart w:id="7" w:name="_Ref478757337"/>
      <w:bookmarkStart w:id="8" w:name="Slika1"/>
      <w:r>
        <w:rPr>
          <w:noProof/>
        </w:rPr>
        <w:t xml:space="preserve">Slika </w:t>
      </w:r>
      <w:r w:rsidR="00ED709F">
        <w:rPr>
          <w:noProof/>
        </w:rPr>
        <w:fldChar w:fldCharType="begin"/>
      </w:r>
      <w:r w:rsidR="00ED709F">
        <w:rPr>
          <w:noProof/>
        </w:rPr>
        <w:instrText xml:space="preserve"> SEQ Slika \* ARABIC </w:instrText>
      </w:r>
      <w:r w:rsidR="00ED709F">
        <w:rPr>
          <w:noProof/>
        </w:rPr>
        <w:fldChar w:fldCharType="separate"/>
      </w:r>
      <w:r w:rsidR="00ED709F">
        <w:rPr>
          <w:noProof/>
        </w:rPr>
        <w:t>1</w:t>
      </w:r>
      <w:r w:rsidR="00ED709F">
        <w:rPr>
          <w:noProof/>
        </w:rPr>
        <w:fldChar w:fldCharType="end"/>
      </w:r>
      <w:bookmarkEnd w:id="5"/>
      <w:r>
        <w:rPr>
          <w:noProof/>
        </w:rPr>
        <w:t>: Primer slikovnega gradiva št. 1</w:t>
      </w:r>
      <w:bookmarkEnd w:id="6"/>
      <w:bookmarkEnd w:id="7"/>
    </w:p>
    <w:bookmarkEnd w:id="8"/>
    <w:p w14:paraId="2661609E" w14:textId="5B573621" w:rsidR="00D54FFF" w:rsidRDefault="00C92473" w:rsidP="009D3451">
      <w:pPr>
        <w:jc w:val="center"/>
        <w:rPr>
          <w:noProof/>
        </w:rPr>
      </w:pPr>
      <w:r>
        <w:rPr>
          <w:noProof/>
          <w:lang w:val="en-US"/>
        </w:rPr>
        <w:drawing>
          <wp:inline distT="0" distB="0" distL="0" distR="0" wp14:anchorId="4A858F90" wp14:editId="00E15AC9">
            <wp:extent cx="3977640" cy="2692010"/>
            <wp:effectExtent l="0" t="0" r="3810" b="0"/>
            <wp:docPr id="5" name="Slika 1" descr="C:\Users\Luka Volovec\AppData\Local\Microsoft\Windows\INetCache\Content.Word\Essay-Wri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ka Volovec\AppData\Local\Microsoft\Windows\INetCache\Content.Word\Essay-Writin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77640" cy="2692010"/>
                    </a:xfrm>
                    <a:prstGeom prst="rect">
                      <a:avLst/>
                    </a:prstGeom>
                    <a:noFill/>
                    <a:ln>
                      <a:noFill/>
                    </a:ln>
                  </pic:spPr>
                </pic:pic>
              </a:graphicData>
            </a:graphic>
          </wp:inline>
        </w:drawing>
      </w:r>
    </w:p>
    <w:p w14:paraId="00C45350" w14:textId="1D5A65F2" w:rsidR="009D3451" w:rsidRDefault="009D3451" w:rsidP="009D3451">
      <w:pPr>
        <w:pStyle w:val="Vir"/>
        <w:rPr>
          <w:noProof/>
        </w:rPr>
      </w:pPr>
      <w:r w:rsidRPr="009D3451">
        <w:rPr>
          <w:noProof/>
        </w:rPr>
        <w:t>Vir: Successful Student (brez datuma).</w:t>
      </w:r>
    </w:p>
    <w:p w14:paraId="3D458971" w14:textId="77777777" w:rsidR="00AF3638" w:rsidRDefault="00AF3638">
      <w:pPr>
        <w:rPr>
          <w:rFonts w:eastAsiaTheme="majorEastAsia" w:cstheme="majorBidi"/>
          <w:b/>
          <w:caps/>
          <w:sz w:val="28"/>
          <w:szCs w:val="32"/>
        </w:rPr>
      </w:pPr>
      <w:bookmarkStart w:id="9" w:name="_Toc66281361"/>
      <w:r>
        <w:br w:type="page"/>
      </w:r>
    </w:p>
    <w:p w14:paraId="06BCC33D" w14:textId="52630F0F" w:rsidR="009D3451" w:rsidRDefault="00ED1E05" w:rsidP="0005130D">
      <w:pPr>
        <w:pStyle w:val="Heading1"/>
      </w:pPr>
      <w:r>
        <w:lastRenderedPageBreak/>
        <w:t>RAZVOJ NAPOVEDOVALNEGA MODELA</w:t>
      </w:r>
      <w:bookmarkEnd w:id="9"/>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r>
        <w:t>Analiza surovih podatkov</w:t>
      </w:r>
    </w:p>
    <w:p w14:paraId="5C6D4D9E" w14:textId="77777777" w:rsidR="0005130D" w:rsidRDefault="0005130D" w:rsidP="0005130D">
      <w:r>
        <w:t>Ex pri habeo elaboraret. Per purto indoctum an, eu per vide oporteat tractatos, unum percipit vulputate ex quo. Per ex movet repudiandae, eos id amet nominati necessitatibus, mea ei vocibus consectetuer conclusionemque. Vix virtute consequat dissentiunt ei, usu quando laboramus ex, no cum persius mentitum. Ea pri minim paulo veritus, meis voluptatibus est no. No propriae petentium vis.</w:t>
      </w:r>
    </w:p>
    <w:p w14:paraId="68478B2D" w14:textId="77777777" w:rsidR="0005130D" w:rsidRPr="0005130D" w:rsidRDefault="0005130D" w:rsidP="0005130D">
      <w:r>
        <w:t>Illum novum eu quo, novum constituto scribentur an eam, ridens aliquid lobortis sed at. Ad his denique argumentum conclusionemque, te eam quis quando epicurei. Vis ut autem delicata similique, dicit nominati ea pri. Vim quod persequeris in. His et meis debet abhorreant. Et enim aeque incorrupte est.</w:t>
      </w:r>
    </w:p>
    <w:p w14:paraId="1BB322F4" w14:textId="77777777" w:rsidR="0005130D" w:rsidRDefault="0005130D" w:rsidP="0005130D">
      <w:pPr>
        <w:pStyle w:val="Heading3"/>
      </w:pPr>
      <w:bookmarkStart w:id="10" w:name="_Toc478583700"/>
      <w:bookmarkStart w:id="11" w:name="_Toc66281363"/>
      <w:r>
        <w:t>Poglavje 2.1.1</w:t>
      </w:r>
      <w:bookmarkEnd w:id="10"/>
      <w:bookmarkEnd w:id="11"/>
    </w:p>
    <w:p w14:paraId="4250A9CE" w14:textId="77777777" w:rsidR="0005130D" w:rsidRDefault="0005130D" w:rsidP="0005130D">
      <w:r>
        <w:t>Duo ea quem sint, mentitum assentior instructior id mea, dico debet ancillae sea ea. Te stet soluta libris mel, movet dictas ut sea. Id cum tollit fastidii argumentum, accusata scripserit mea ne. Eum ne assum aliquam consectetuer, dolores intellegebat ea vis. Nam at mentitum assentior.</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5A82A1D1" w14:textId="77777777" w:rsidR="002425A4" w:rsidRDefault="0005130D" w:rsidP="002425A4">
      <w:pPr>
        <w:pStyle w:val="Seznam-alineje"/>
      </w:pPr>
      <w:r>
        <w:t xml:space="preserve">Ei his populo sadipscing, per audiam fastidii dissentiet ut. Vis no appetere disputationi delicatissimi, mei ad falli aperiri pertinacia, ex probo feugait pri. </w:t>
      </w:r>
    </w:p>
    <w:p w14:paraId="6086B4C0" w14:textId="77777777" w:rsidR="0005130D" w:rsidRDefault="0005130D" w:rsidP="002425A4">
      <w:pPr>
        <w:pStyle w:val="Seznam-alineje"/>
      </w:pPr>
      <w:r>
        <w:t>In idque tempor duo. Invidunt salutatus sea ad. Eam harum ridens et. Pri ad errem dictas gubergren.</w:t>
      </w:r>
    </w:p>
    <w:p w14:paraId="2AD1242F" w14:textId="77777777" w:rsidR="0005130D" w:rsidRDefault="0005130D" w:rsidP="0005130D">
      <w:r>
        <w:t>In alia dicant sit. Ei est affert omnium, doming expetenda principes cum ei. Per in aeterno erroribus inciderint. Et clita discere assentior mei, duo eu laudem latine explicari, est no sint summo. Vis purto offendit periculis ad, adipisci efficiendi eloquentiam pro in, soluta graeci est ad. Mei te tale eius.</w:t>
      </w:r>
    </w:p>
    <w:p w14:paraId="4CE4DC19" w14:textId="244F1B35" w:rsidR="002425A4" w:rsidRPr="002425A4" w:rsidRDefault="002425A4" w:rsidP="002425A4">
      <w:pPr>
        <w:pStyle w:val="Caption"/>
        <w:keepNext/>
      </w:pPr>
      <w:bookmarkStart w:id="12" w:name="Tabela1"/>
      <w:bookmarkStart w:id="13" w:name="_Toc66530230"/>
      <w:r>
        <w:lastRenderedPageBreak/>
        <w:t xml:space="preserve">Tabela </w:t>
      </w:r>
      <w:r w:rsidR="00EA1A5E">
        <w:fldChar w:fldCharType="begin"/>
      </w:r>
      <w:r w:rsidR="00EA1A5E">
        <w:instrText xml:space="preserve"> SEQ Tabela \* ARABIC </w:instrText>
      </w:r>
      <w:r w:rsidR="00EA1A5E">
        <w:fldChar w:fldCharType="separate"/>
      </w:r>
      <w:r w:rsidR="00EA1A5E">
        <w:rPr>
          <w:noProof/>
        </w:rPr>
        <w:t>1</w:t>
      </w:r>
      <w:r w:rsidR="00EA1A5E">
        <w:fldChar w:fldCharType="end"/>
      </w:r>
      <w:r>
        <w:t xml:space="preserve">: </w:t>
      </w:r>
      <w:r w:rsidRPr="002425A4">
        <w:t>Dovoljeni obseg posamezne vrste zaključne naloge</w:t>
      </w:r>
      <w:bookmarkEnd w:id="13"/>
    </w:p>
    <w:tbl>
      <w:tblPr>
        <w:tblStyle w:val="TableGrid"/>
        <w:tblW w:w="0" w:type="auto"/>
        <w:tblLook w:val="04A0" w:firstRow="1" w:lastRow="0" w:firstColumn="1" w:lastColumn="0" w:noHBand="0" w:noVBand="1"/>
      </w:tblPr>
      <w:tblGrid>
        <w:gridCol w:w="6091"/>
        <w:gridCol w:w="2685"/>
      </w:tblGrid>
      <w:tr w:rsidR="0005130D" w14:paraId="24DEE873" w14:textId="77777777" w:rsidTr="002425A4">
        <w:trPr>
          <w:trHeight w:val="454"/>
        </w:trPr>
        <w:tc>
          <w:tcPr>
            <w:tcW w:w="6091" w:type="dxa"/>
            <w:vAlign w:val="center"/>
          </w:tcPr>
          <w:bookmarkEnd w:id="12"/>
          <w:p w14:paraId="02DC952F" w14:textId="77777777" w:rsidR="0005130D" w:rsidRPr="0005130D" w:rsidRDefault="0005130D" w:rsidP="0005130D">
            <w:pPr>
              <w:jc w:val="left"/>
              <w:rPr>
                <w:b/>
                <w:sz w:val="22"/>
              </w:rPr>
            </w:pPr>
            <w:r w:rsidRPr="0005130D">
              <w:rPr>
                <w:b/>
                <w:sz w:val="22"/>
              </w:rPr>
              <w:t>Zaključna naloga</w:t>
            </w:r>
          </w:p>
        </w:tc>
        <w:tc>
          <w:tcPr>
            <w:tcW w:w="2685" w:type="dxa"/>
            <w:vAlign w:val="center"/>
          </w:tcPr>
          <w:p w14:paraId="6353E757" w14:textId="77777777" w:rsidR="0005130D" w:rsidRPr="0005130D" w:rsidRDefault="0005130D" w:rsidP="0005130D">
            <w:pPr>
              <w:jc w:val="center"/>
              <w:rPr>
                <w:b/>
                <w:sz w:val="22"/>
              </w:rPr>
            </w:pPr>
            <w:r w:rsidRPr="0005130D">
              <w:rPr>
                <w:b/>
                <w:sz w:val="22"/>
              </w:rPr>
              <w:t>Dovoljeno število strani</w:t>
            </w:r>
          </w:p>
        </w:tc>
      </w:tr>
      <w:tr w:rsidR="0005130D" w14:paraId="56A8069F" w14:textId="77777777" w:rsidTr="0005130D">
        <w:trPr>
          <w:trHeight w:val="454"/>
        </w:trPr>
        <w:tc>
          <w:tcPr>
            <w:tcW w:w="6091" w:type="dxa"/>
            <w:vAlign w:val="center"/>
          </w:tcPr>
          <w:p w14:paraId="16884737" w14:textId="77777777" w:rsidR="0005130D" w:rsidRPr="0005130D" w:rsidRDefault="0005130D" w:rsidP="0005130D">
            <w:pPr>
              <w:jc w:val="left"/>
              <w:rPr>
                <w:sz w:val="22"/>
              </w:rPr>
            </w:pPr>
            <w:r w:rsidRPr="0005130D">
              <w:rPr>
                <w:sz w:val="22"/>
              </w:rPr>
              <w:t>Zaključna naloga VPŠ</w:t>
            </w:r>
          </w:p>
        </w:tc>
        <w:tc>
          <w:tcPr>
            <w:tcW w:w="2685" w:type="dxa"/>
            <w:vAlign w:val="center"/>
          </w:tcPr>
          <w:p w14:paraId="0520CEBE" w14:textId="16EDF486" w:rsidR="0005130D" w:rsidRPr="0005130D" w:rsidRDefault="0005130D" w:rsidP="0005130D">
            <w:pPr>
              <w:jc w:val="center"/>
              <w:rPr>
                <w:sz w:val="22"/>
              </w:rPr>
            </w:pPr>
            <w:r w:rsidRPr="0005130D">
              <w:rPr>
                <w:sz w:val="22"/>
              </w:rPr>
              <w:t>20</w:t>
            </w:r>
            <w:r w:rsidR="003D1D3C">
              <w:rPr>
                <w:sz w:val="22"/>
              </w:rPr>
              <w:t>–</w:t>
            </w:r>
            <w:r w:rsidRPr="0005130D">
              <w:rPr>
                <w:sz w:val="22"/>
              </w:rPr>
              <w:t>25</w:t>
            </w:r>
          </w:p>
        </w:tc>
      </w:tr>
      <w:tr w:rsidR="0005130D" w14:paraId="0E4E8341" w14:textId="77777777" w:rsidTr="0005130D">
        <w:trPr>
          <w:trHeight w:val="454"/>
        </w:trPr>
        <w:tc>
          <w:tcPr>
            <w:tcW w:w="6091" w:type="dxa"/>
            <w:vAlign w:val="center"/>
          </w:tcPr>
          <w:p w14:paraId="0712D310" w14:textId="77777777" w:rsidR="0005130D" w:rsidRPr="0005130D" w:rsidRDefault="0005130D" w:rsidP="0005130D">
            <w:pPr>
              <w:jc w:val="left"/>
              <w:rPr>
                <w:sz w:val="22"/>
              </w:rPr>
            </w:pPr>
            <w:r w:rsidRPr="0005130D">
              <w:rPr>
                <w:sz w:val="22"/>
              </w:rPr>
              <w:t>Diplomsko delo UPEŠ</w:t>
            </w:r>
          </w:p>
        </w:tc>
        <w:tc>
          <w:tcPr>
            <w:tcW w:w="2685" w:type="dxa"/>
            <w:vAlign w:val="center"/>
          </w:tcPr>
          <w:p w14:paraId="7837C35B" w14:textId="47107500" w:rsidR="0005130D" w:rsidRPr="0005130D" w:rsidRDefault="0005130D" w:rsidP="0005130D">
            <w:pPr>
              <w:jc w:val="center"/>
              <w:rPr>
                <w:sz w:val="22"/>
              </w:rPr>
            </w:pPr>
            <w:r w:rsidRPr="0005130D">
              <w:rPr>
                <w:sz w:val="22"/>
              </w:rPr>
              <w:t>20</w:t>
            </w:r>
            <w:r w:rsidR="003D1D3C">
              <w:rPr>
                <w:sz w:val="22"/>
              </w:rPr>
              <w:t>–</w:t>
            </w:r>
            <w:r w:rsidRPr="0005130D">
              <w:rPr>
                <w:sz w:val="22"/>
              </w:rPr>
              <w:t>25</w:t>
            </w:r>
          </w:p>
        </w:tc>
      </w:tr>
      <w:tr w:rsidR="0005130D" w14:paraId="322E189F" w14:textId="77777777" w:rsidTr="0005130D">
        <w:trPr>
          <w:trHeight w:val="624"/>
        </w:trPr>
        <w:tc>
          <w:tcPr>
            <w:tcW w:w="6091" w:type="dxa"/>
            <w:vAlign w:val="center"/>
          </w:tcPr>
          <w:p w14:paraId="750E1E91" w14:textId="77777777" w:rsidR="0005130D" w:rsidRPr="0005130D" w:rsidRDefault="0005130D" w:rsidP="0005130D">
            <w:pPr>
              <w:jc w:val="left"/>
              <w:rPr>
                <w:sz w:val="22"/>
              </w:rPr>
            </w:pPr>
            <w:r w:rsidRPr="0005130D">
              <w:rPr>
                <w:sz w:val="22"/>
              </w:rPr>
              <w:t>Zaključna naloga dodiplomskega študija, predložena na razpis</w:t>
            </w:r>
          </w:p>
          <w:p w14:paraId="39B7853B" w14:textId="77777777" w:rsidR="0005130D" w:rsidRPr="0005130D" w:rsidRDefault="0005130D" w:rsidP="0005130D">
            <w:pPr>
              <w:jc w:val="left"/>
              <w:rPr>
                <w:sz w:val="22"/>
              </w:rPr>
            </w:pPr>
            <w:r w:rsidRPr="0005130D">
              <w:rPr>
                <w:sz w:val="22"/>
              </w:rPr>
              <w:t>za Prešernovo nagrado študentom Univerze v Ljubljani</w:t>
            </w:r>
          </w:p>
        </w:tc>
        <w:tc>
          <w:tcPr>
            <w:tcW w:w="2685" w:type="dxa"/>
            <w:vAlign w:val="center"/>
          </w:tcPr>
          <w:p w14:paraId="507EF948" w14:textId="77777777" w:rsidR="0005130D" w:rsidRPr="0005130D" w:rsidRDefault="0005130D" w:rsidP="0005130D">
            <w:pPr>
              <w:jc w:val="center"/>
              <w:rPr>
                <w:sz w:val="22"/>
              </w:rPr>
            </w:pPr>
            <w:r w:rsidRPr="0005130D">
              <w:rPr>
                <w:sz w:val="22"/>
              </w:rPr>
              <w:t>najmanj 45</w:t>
            </w:r>
          </w:p>
        </w:tc>
      </w:tr>
      <w:tr w:rsidR="0005130D" w14:paraId="524A5F91" w14:textId="77777777" w:rsidTr="0005130D">
        <w:trPr>
          <w:trHeight w:val="454"/>
        </w:trPr>
        <w:tc>
          <w:tcPr>
            <w:tcW w:w="6091" w:type="dxa"/>
            <w:vAlign w:val="center"/>
          </w:tcPr>
          <w:p w14:paraId="2D7360F5" w14:textId="77777777" w:rsidR="0005130D" w:rsidRPr="0005130D" w:rsidRDefault="0005130D" w:rsidP="0005130D">
            <w:pPr>
              <w:jc w:val="left"/>
              <w:rPr>
                <w:sz w:val="22"/>
              </w:rPr>
            </w:pPr>
            <w:r w:rsidRPr="0005130D">
              <w:rPr>
                <w:sz w:val="22"/>
              </w:rPr>
              <w:t>Magistrsko delo bolonjskih študijskih programov</w:t>
            </w:r>
          </w:p>
        </w:tc>
        <w:tc>
          <w:tcPr>
            <w:tcW w:w="2685" w:type="dxa"/>
            <w:vAlign w:val="center"/>
          </w:tcPr>
          <w:p w14:paraId="3E5B5EA3" w14:textId="26C1BC3E" w:rsidR="0005130D" w:rsidRPr="0005130D" w:rsidRDefault="0005130D" w:rsidP="0005130D">
            <w:pPr>
              <w:jc w:val="center"/>
              <w:rPr>
                <w:sz w:val="22"/>
              </w:rPr>
            </w:pPr>
            <w:r w:rsidRPr="0005130D">
              <w:rPr>
                <w:sz w:val="22"/>
              </w:rPr>
              <w:t>50</w:t>
            </w:r>
            <w:r w:rsidR="003D1D3C">
              <w:rPr>
                <w:sz w:val="22"/>
              </w:rPr>
              <w:t>–</w:t>
            </w:r>
            <w:r w:rsidRPr="0005130D">
              <w:rPr>
                <w:sz w:val="22"/>
              </w:rPr>
              <w:t>70</w:t>
            </w:r>
          </w:p>
        </w:tc>
      </w:tr>
      <w:tr w:rsidR="0005130D" w14:paraId="4FB5E860" w14:textId="77777777" w:rsidTr="0005130D">
        <w:trPr>
          <w:trHeight w:val="454"/>
        </w:trPr>
        <w:tc>
          <w:tcPr>
            <w:tcW w:w="6091" w:type="dxa"/>
            <w:vAlign w:val="center"/>
          </w:tcPr>
          <w:p w14:paraId="0A411B0A" w14:textId="77777777" w:rsidR="0005130D" w:rsidRPr="00B7124D" w:rsidRDefault="00B7124D" w:rsidP="00B7124D">
            <w:pPr>
              <w:pStyle w:val="ListParagraph"/>
              <w:numPr>
                <w:ilvl w:val="0"/>
                <w:numId w:val="21"/>
              </w:numPr>
              <w:jc w:val="left"/>
              <w:rPr>
                <w:sz w:val="22"/>
              </w:rPr>
            </w:pPr>
            <w:r>
              <w:rPr>
                <w:sz w:val="22"/>
              </w:rPr>
              <w:t>dv</w:t>
            </w:r>
            <w:r w:rsidR="00134A8C">
              <w:rPr>
                <w:sz w:val="22"/>
              </w:rPr>
              <w:t>a</w:t>
            </w:r>
            <w:r>
              <w:rPr>
                <w:sz w:val="22"/>
              </w:rPr>
              <w:t xml:space="preserve"> avtorj</w:t>
            </w:r>
            <w:r w:rsidR="00134A8C">
              <w:rPr>
                <w:sz w:val="22"/>
              </w:rPr>
              <w:t>a</w:t>
            </w:r>
          </w:p>
        </w:tc>
        <w:tc>
          <w:tcPr>
            <w:tcW w:w="2685" w:type="dxa"/>
            <w:vAlign w:val="center"/>
          </w:tcPr>
          <w:p w14:paraId="7EB70E8B" w14:textId="0DFCB3DD" w:rsidR="0005130D" w:rsidRPr="0005130D" w:rsidRDefault="00B7124D" w:rsidP="0005130D">
            <w:pPr>
              <w:jc w:val="center"/>
              <w:rPr>
                <w:sz w:val="22"/>
              </w:rPr>
            </w:pPr>
            <w:r>
              <w:rPr>
                <w:sz w:val="22"/>
              </w:rPr>
              <w:t>9</w:t>
            </w:r>
            <w:r w:rsidR="0005130D" w:rsidRPr="0005130D">
              <w:rPr>
                <w:sz w:val="22"/>
              </w:rPr>
              <w:t>0</w:t>
            </w:r>
            <w:r w:rsidR="003D1D3C">
              <w:rPr>
                <w:sz w:val="22"/>
              </w:rPr>
              <w:t>–</w:t>
            </w:r>
            <w:r>
              <w:rPr>
                <w:sz w:val="22"/>
              </w:rPr>
              <w:t>11</w:t>
            </w:r>
            <w:r w:rsidR="0005130D" w:rsidRPr="0005130D">
              <w:rPr>
                <w:sz w:val="22"/>
              </w:rPr>
              <w:t>0</w:t>
            </w:r>
          </w:p>
        </w:tc>
      </w:tr>
      <w:tr w:rsidR="00B7124D" w14:paraId="7361F2CF" w14:textId="77777777" w:rsidTr="0005130D">
        <w:trPr>
          <w:trHeight w:val="454"/>
        </w:trPr>
        <w:tc>
          <w:tcPr>
            <w:tcW w:w="6091" w:type="dxa"/>
            <w:vAlign w:val="center"/>
          </w:tcPr>
          <w:p w14:paraId="10A08AB6" w14:textId="77777777" w:rsidR="00B7124D" w:rsidRPr="00B7124D" w:rsidRDefault="00134A8C" w:rsidP="00B7124D">
            <w:pPr>
              <w:pStyle w:val="ListParagraph"/>
              <w:numPr>
                <w:ilvl w:val="0"/>
                <w:numId w:val="21"/>
              </w:numPr>
              <w:jc w:val="left"/>
              <w:rPr>
                <w:sz w:val="22"/>
              </w:rPr>
            </w:pPr>
            <w:r>
              <w:rPr>
                <w:sz w:val="22"/>
              </w:rPr>
              <w:t xml:space="preserve">trije </w:t>
            </w:r>
            <w:r w:rsidR="00B7124D">
              <w:rPr>
                <w:sz w:val="22"/>
              </w:rPr>
              <w:t>avtorji</w:t>
            </w:r>
          </w:p>
        </w:tc>
        <w:tc>
          <w:tcPr>
            <w:tcW w:w="2685" w:type="dxa"/>
            <w:vAlign w:val="center"/>
          </w:tcPr>
          <w:p w14:paraId="79F627CE" w14:textId="13210D51" w:rsidR="00B7124D" w:rsidRPr="0005130D" w:rsidRDefault="00B7124D" w:rsidP="0005130D">
            <w:pPr>
              <w:jc w:val="center"/>
              <w:rPr>
                <w:sz w:val="22"/>
              </w:rPr>
            </w:pPr>
            <w:r>
              <w:rPr>
                <w:sz w:val="22"/>
              </w:rPr>
              <w:t>120</w:t>
            </w:r>
            <w:r w:rsidR="003D1D3C">
              <w:rPr>
                <w:sz w:val="22"/>
              </w:rPr>
              <w:t>–</w:t>
            </w:r>
            <w:r>
              <w:rPr>
                <w:sz w:val="22"/>
              </w:rPr>
              <w:t>150</w:t>
            </w:r>
          </w:p>
        </w:tc>
      </w:tr>
      <w:tr w:rsidR="0005130D" w14:paraId="5D0D68B3" w14:textId="77777777" w:rsidTr="0005130D">
        <w:trPr>
          <w:trHeight w:val="454"/>
        </w:trPr>
        <w:tc>
          <w:tcPr>
            <w:tcW w:w="6091" w:type="dxa"/>
            <w:vAlign w:val="center"/>
          </w:tcPr>
          <w:p w14:paraId="0FACDB79" w14:textId="77777777" w:rsidR="0005130D" w:rsidRPr="0005130D" w:rsidRDefault="0005130D" w:rsidP="0005130D">
            <w:pPr>
              <w:jc w:val="left"/>
              <w:rPr>
                <w:sz w:val="22"/>
              </w:rPr>
            </w:pPr>
            <w:r w:rsidRPr="0005130D">
              <w:rPr>
                <w:sz w:val="22"/>
              </w:rPr>
              <w:t>Doktorska disertacija</w:t>
            </w:r>
          </w:p>
        </w:tc>
        <w:tc>
          <w:tcPr>
            <w:tcW w:w="2685" w:type="dxa"/>
            <w:vAlign w:val="center"/>
          </w:tcPr>
          <w:p w14:paraId="756C7690" w14:textId="77777777" w:rsidR="0005130D" w:rsidRPr="0005130D" w:rsidRDefault="0005130D" w:rsidP="0005130D">
            <w:pPr>
              <w:jc w:val="center"/>
              <w:rPr>
                <w:sz w:val="22"/>
              </w:rPr>
            </w:pPr>
            <w:r w:rsidRPr="0005130D">
              <w:rPr>
                <w:sz w:val="22"/>
              </w:rPr>
              <w:t>120 ali več</w:t>
            </w:r>
          </w:p>
        </w:tc>
      </w:tr>
    </w:tbl>
    <w:p w14:paraId="66767491" w14:textId="0661E06B" w:rsidR="002425A4" w:rsidRDefault="002425A4" w:rsidP="002425A4">
      <w:pPr>
        <w:pStyle w:val="Vir"/>
        <w:spacing w:before="240"/>
      </w:pPr>
      <w:r>
        <w:t xml:space="preserve">Vir: </w:t>
      </w:r>
      <w:r w:rsidR="00A24747">
        <w:t>Ekonomska fakulteta (2010), Ekonomska fakulteta (2012), Ekonomska fakulteta (2016a), Ekonomska fakulteta (2016b) in Ekonomska fakulteta (2016c)</w:t>
      </w:r>
      <w:r>
        <w:t>.</w:t>
      </w:r>
    </w:p>
    <w:p w14:paraId="6962BAD6" w14:textId="0632A535" w:rsidR="002425A4" w:rsidRDefault="00B94171" w:rsidP="002425A4">
      <w:r>
        <w:t>D</w:t>
      </w:r>
      <w:r w:rsidR="002425A4" w:rsidRPr="002425A4">
        <w:t>uo oblique atomorum forensibus at. Cum option quaeque deleniti no, ex posidonium mediocritatem vel, qui noster assueverit eu. Ea commune prodesset deterruisset cum, eam ad viris invenire constituto. Summo quaerendum no mei.</w:t>
      </w:r>
    </w:p>
    <w:p w14:paraId="31411541" w14:textId="1B1BF19B" w:rsidR="002425A4" w:rsidRDefault="002425A4" w:rsidP="002425A4">
      <w:pPr>
        <w:pStyle w:val="Caption"/>
        <w:keepNext/>
      </w:pPr>
      <w:bookmarkStart w:id="14" w:name="_Toc478584208"/>
      <w:bookmarkStart w:id="15" w:name="Slika2"/>
      <w:r>
        <w:t xml:space="preserve">Slika </w:t>
      </w:r>
      <w:r w:rsidR="00ED709F">
        <w:fldChar w:fldCharType="begin"/>
      </w:r>
      <w:r w:rsidR="00ED709F">
        <w:instrText xml:space="preserve"> SEQ Slika \* ARABIC </w:instrText>
      </w:r>
      <w:r w:rsidR="00ED709F">
        <w:fldChar w:fldCharType="separate"/>
      </w:r>
      <w:r w:rsidR="00ED709F">
        <w:rPr>
          <w:noProof/>
        </w:rPr>
        <w:t>2</w:t>
      </w:r>
      <w:r w:rsidR="00ED709F">
        <w:fldChar w:fldCharType="end"/>
      </w:r>
      <w:r>
        <w:t>: Primer slikovnega gradiva št. 2</w:t>
      </w:r>
      <w:bookmarkEnd w:id="14"/>
    </w:p>
    <w:p w14:paraId="0D36ABC6" w14:textId="50EEB6C5" w:rsidR="00C92473" w:rsidRPr="00C92473" w:rsidRDefault="00C92473" w:rsidP="000658AA">
      <w:pPr>
        <w:jc w:val="center"/>
      </w:pPr>
      <w:r>
        <w:rPr>
          <w:noProof/>
          <w:lang w:val="en-US"/>
        </w:rPr>
        <w:drawing>
          <wp:inline distT="0" distB="0" distL="0" distR="0" wp14:anchorId="70E67F93" wp14:editId="55B92CB4">
            <wp:extent cx="4472940" cy="2373864"/>
            <wp:effectExtent l="0" t="0" r="3810" b="7620"/>
            <wp:docPr id="6" name="Slika 2" descr="C:\Users\Luka Volovec\AppData\Local\Microsoft\Windows\INetCache\Content.Word\personal-ess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ka Volovec\AppData\Local\Microsoft\Windows\INetCache\Content.Word\personal-essay.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1230" cy="2372957"/>
                    </a:xfrm>
                    <a:prstGeom prst="rect">
                      <a:avLst/>
                    </a:prstGeom>
                    <a:noFill/>
                    <a:ln>
                      <a:noFill/>
                    </a:ln>
                  </pic:spPr>
                </pic:pic>
              </a:graphicData>
            </a:graphic>
          </wp:inline>
        </w:drawing>
      </w:r>
    </w:p>
    <w:bookmarkEnd w:id="15"/>
    <w:p w14:paraId="2FA833B4" w14:textId="77777777" w:rsidR="002425A4" w:rsidRDefault="002425A4" w:rsidP="000658AA">
      <w:pPr>
        <w:pStyle w:val="Vir"/>
        <w:spacing w:before="240"/>
      </w:pPr>
      <w:r>
        <w:t xml:space="preserve">Vir: </w:t>
      </w:r>
      <w:r w:rsidR="002F2B76">
        <w:t>Houston (2012</w:t>
      </w:r>
      <w:r>
        <w:t>).</w:t>
      </w:r>
    </w:p>
    <w:p w14:paraId="62D4489F" w14:textId="77777777" w:rsidR="002425A4" w:rsidRDefault="002425A4" w:rsidP="002425A4">
      <w:r>
        <w:t>Vitae fabellas eloquentiam nam ei, ex elitr offendit percipitur sit, te vim libris expetendis. Nihil oratio sea ei, eum posse discere te. At mea nisl fugit antiopam, ius magna partem omnium in. Quo audire iisque fuisset cu. Virtute temporibus nam in, cu latine scripserit eum. Ad vis omnesque lucilius, eum ea nonumy dictas suavitate.</w:t>
      </w:r>
    </w:p>
    <w:p w14:paraId="738EBFE4" w14:textId="69D6B260" w:rsidR="002425A4" w:rsidRDefault="00C20C64" w:rsidP="002425A4">
      <w:pPr>
        <w:pStyle w:val="Heading1"/>
      </w:pPr>
      <w:r>
        <w:lastRenderedPageBreak/>
        <w:t>SATELITSKI POSNETKI</w:t>
      </w:r>
    </w:p>
    <w:p w14:paraId="75FECF37" w14:textId="5489B822"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AD08F4">
        <w:t>jih</w:t>
      </w:r>
      <w:r w:rsidR="00794291">
        <w:t xml:space="preserve"> </w:t>
      </w:r>
      <w:r w:rsidR="00F21007">
        <w:t>popolnoma</w:t>
      </w:r>
      <w:r w:rsidR="00A123C4">
        <w:t xml:space="preserve"> nadomestili</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0133D710" w:rsidR="00ED780D" w:rsidRDefault="00E20510">
      <w:pPr>
        <w:rPr>
          <w:rFonts w:eastAsiaTheme="majorEastAsia" w:cstheme="majorBidi"/>
          <w:b/>
          <w:szCs w:val="26"/>
        </w:rPr>
      </w:pPr>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r w:rsidR="00ED780D">
        <w:br w:type="page"/>
      </w:r>
    </w:p>
    <w:p w14:paraId="45018BAE" w14:textId="50435785" w:rsidR="00D56476" w:rsidRDefault="00F610C7" w:rsidP="00361172">
      <w:pPr>
        <w:pStyle w:val="Heading2"/>
        <w:spacing w:before="0"/>
      </w:pPr>
      <w:r>
        <w:lastRenderedPageBreak/>
        <w:t xml:space="preserve">Satelita </w:t>
      </w:r>
      <w:r w:rsidR="00F65092">
        <w:t>Sentinel-2</w:t>
      </w:r>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031AE98C" w:rsidR="00ED709F" w:rsidRDefault="00ED709F" w:rsidP="00ED709F">
      <w:pPr>
        <w:pStyle w:val="Caption"/>
        <w:keepNext/>
      </w:pPr>
      <w:r>
        <w:t xml:space="preserve">Slika </w:t>
      </w:r>
      <w:r>
        <w:fldChar w:fldCharType="begin"/>
      </w:r>
      <w:r>
        <w:instrText xml:space="preserve"> SEQ Slika \* ARABIC </w:instrText>
      </w:r>
      <w:r>
        <w:fldChar w:fldCharType="separate"/>
      </w:r>
      <w:r>
        <w:rPr>
          <w:noProof/>
        </w:rPr>
        <w:t>3</w:t>
      </w:r>
      <w:r>
        <w:fldChar w:fldCharType="end"/>
      </w:r>
      <w:r>
        <w:t>: Prikaz</w:t>
      </w:r>
      <w:r w:rsidR="00A85474">
        <w:t xml:space="preserve"> opazovanega</w:t>
      </w:r>
      <w:r>
        <w:t xml:space="preserve"> zemeljskega površka</w:t>
      </w:r>
      <w:r w:rsidR="00A85474">
        <w:t xml:space="preserve"> z strani</w:t>
      </w:r>
      <w:r>
        <w:t xml:space="preserve"> satelit</w:t>
      </w:r>
      <w:r w:rsidR="000D3AFC">
        <w:t>a</w:t>
      </w:r>
      <w:r>
        <w:t xml:space="preserve"> Sentinel-2</w:t>
      </w:r>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bookmarkStart w:id="16" w:name="_Toc66530231"/>
    </w:p>
    <w:p w14:paraId="23B0E1E7" w14:textId="75FB4D62" w:rsidR="007B201B" w:rsidRDefault="007B201B" w:rsidP="007B201B">
      <w:pPr>
        <w:pStyle w:val="Caption"/>
        <w:keepNext/>
      </w:pPr>
      <w:r>
        <w:t xml:space="preserve">Tabela </w:t>
      </w:r>
      <w:r w:rsidR="00EA1A5E">
        <w:fldChar w:fldCharType="begin"/>
      </w:r>
      <w:r w:rsidR="00EA1A5E">
        <w:instrText xml:space="preserve"> SEQ Tabela \* ARABIC </w:instrText>
      </w:r>
      <w:r w:rsidR="00EA1A5E">
        <w:fldChar w:fldCharType="separate"/>
      </w:r>
      <w:r w:rsidR="00EA1A5E">
        <w:rPr>
          <w:noProof/>
        </w:rPr>
        <w:t>2</w:t>
      </w:r>
      <w:r w:rsidR="00EA1A5E">
        <w:fldChar w:fldCharType="end"/>
      </w:r>
      <w:r>
        <w:t>: Tehnični podatki optičnih senzorjev na satelitu Sentinel-2</w:t>
      </w:r>
      <w:bookmarkEnd w:id="16"/>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 xml:space="preserve">1 - </w:t>
            </w:r>
            <w:r w:rsidRPr="0056471B">
              <w:rPr>
                <w:rFonts w:cs="Times New Roman"/>
                <w:sz w:val="22"/>
                <w:szCs w:val="22"/>
              </w:rPr>
              <w:t>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0DDDAB4D" w14:textId="23EB459F" w:rsidR="00496DAA" w:rsidRDefault="00496DAA" w:rsidP="00496DAA">
      <w:pPr>
        <w:pStyle w:val="Vir"/>
        <w:spacing w:before="240"/>
      </w:pPr>
      <w:r>
        <w:t>Vir:  European space agency (2015)</w:t>
      </w:r>
      <w:r w:rsidR="005F5456">
        <w:t>.</w:t>
      </w:r>
    </w:p>
    <w:p w14:paraId="1506DD6E" w14:textId="487A3CE6" w:rsidR="00AD4A93" w:rsidRDefault="00DB0BCA">
      <w:r>
        <w:lastRenderedPageBreak/>
        <w:t xml:space="preserve"> </w:t>
      </w:r>
    </w:p>
    <w:p w14:paraId="6B9D2554" w14:textId="346D466B" w:rsidR="00E46221" w:rsidRDefault="00E46221">
      <w:pPr>
        <w:rPr>
          <w:rFonts w:eastAsiaTheme="majorEastAsia" w:cstheme="majorBidi"/>
          <w:b/>
          <w:szCs w:val="26"/>
        </w:rPr>
      </w:pPr>
      <w:r>
        <w:br w:type="page"/>
      </w:r>
    </w:p>
    <w:p w14:paraId="0BAD157C" w14:textId="56E007EE" w:rsidR="00FA28EC" w:rsidRDefault="00F65092" w:rsidP="00FA28EC">
      <w:pPr>
        <w:pStyle w:val="Heading2"/>
        <w:spacing w:before="0"/>
      </w:pPr>
      <w:r>
        <w:lastRenderedPageBreak/>
        <w:t>Pridobivanje satelitskih posnetkov</w:t>
      </w:r>
    </w:p>
    <w:p w14:paraId="596D400F" w14:textId="77777777" w:rsidR="00FA28EC" w:rsidRDefault="00FA28EC" w:rsidP="00FA28EC">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304B6F07" w14:textId="2338AE01" w:rsidR="00F65092" w:rsidRDefault="00F65092" w:rsidP="00F65092">
      <w:pPr>
        <w:pStyle w:val="Heading2"/>
        <w:spacing w:before="0"/>
      </w:pPr>
      <w:bookmarkStart w:id="17" w:name="_Toc478583704"/>
      <w:r>
        <w:t>Procesiranje satelitskih posnetkov</w:t>
      </w:r>
    </w:p>
    <w:p w14:paraId="58EF25E6"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29D9BB0" w14:textId="09468272" w:rsidR="00F65092" w:rsidRDefault="00F65092" w:rsidP="00F65092">
      <w:pPr>
        <w:pStyle w:val="Heading2"/>
        <w:spacing w:before="0"/>
      </w:pPr>
      <w:r>
        <w:t>Ocenjevanje pridobljenih informacij</w:t>
      </w:r>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r>
        <w:t>Obogatitev napovedovalnega modela</w:t>
      </w:r>
    </w:p>
    <w:p w14:paraId="73FCBC35" w14:textId="77777777" w:rsidR="00F65092" w:rsidRDefault="00F65092" w:rsidP="008F20DD">
      <w:pPr>
        <w:ind w:left="709" w:hanging="709"/>
      </w:pPr>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r>
        <w:t>Zamenjava merilcev vode</w:t>
      </w:r>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bookmarkStart w:id="18" w:name="_Toc66281371"/>
      <w:r>
        <w:lastRenderedPageBreak/>
        <w:br w:type="page"/>
      </w:r>
    </w:p>
    <w:p w14:paraId="33BA8C26" w14:textId="02B0661A" w:rsidR="00122871" w:rsidRPr="00D46B5A" w:rsidRDefault="00122871" w:rsidP="00D46B5A">
      <w:pPr>
        <w:pStyle w:val="Neotevilennaslov"/>
      </w:pPr>
      <w:r>
        <w:lastRenderedPageBreak/>
        <w:t>SKLEP</w:t>
      </w:r>
      <w:bookmarkEnd w:id="17"/>
      <w:bookmarkEnd w:id="18"/>
    </w:p>
    <w:p w14:paraId="169F6F24" w14:textId="77777777" w:rsidR="00122871" w:rsidRDefault="00122871" w:rsidP="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p>
    <w:p w14:paraId="7D7769AD" w14:textId="77777777" w:rsidR="00122871" w:rsidRDefault="00122871" w:rsidP="00122871">
      <w:r>
        <w:t>Eum audiam vidisse laoreet ei, ea blandit constituam vis. Vim ut libris iriure apeirian, deserunt splendide ex vix. Sit suavitate constituam adversarium at, et eum impetus elaboraret mediocritatem, vis movet epicuri neglegentur id. Ne case vocent luptatum ius, et quod dolor eos, mei inani offendit assueverit et. Erat ullum tempor pro ut.</w:t>
      </w:r>
    </w:p>
    <w:p w14:paraId="691E1B7D" w14:textId="77777777" w:rsidR="00122871" w:rsidRDefault="00122871" w:rsidP="00122871">
      <w:r>
        <w:t>Ei eros accusamus est, brute simul vim eu. At ius cibo aperiri. Usu ne eros rebum quodsi, et mea eligendi definiebas concludaturque. Vitae putant accusata ad est. Illum dolor tractatos eu pri.</w:t>
      </w:r>
    </w:p>
    <w:p w14:paraId="43117E2D" w14:textId="77777777" w:rsidR="00122871" w:rsidRDefault="00122871" w:rsidP="00122871">
      <w:r>
        <w:t>Erat laudem ignota quo in, affert aliquam maiestatis ea eum. Amet vivendum definiebas ad mea, cibo dicant lucilius ad pro, mel an nisl erat urbanitas. Has at facer primis singulis. Mei ne equidem constituam, ei his debet harum feugiat, ornatus menandri cu sea. Vix ut viris ridens, ex autem quaerendum mei.</w:t>
      </w:r>
    </w:p>
    <w:p w14:paraId="1122502E" w14:textId="77777777" w:rsidR="00122871" w:rsidRDefault="00122871" w:rsidP="00122871">
      <w:r>
        <w:t>Ei eam dolorem indoctum, viderer atomorum similique at sea. Vel eleifend oportere pertinacia et. Vel no wisi nonumy ocurreret, sed prima homero graecis id. Usu amet malorum similique no. Amet adhuc ne est, ut decore altera audiam cum. Nec putant discere aliquando ne, te illud latine tibique pro, ut vis primis vocent delicatissimi.</w:t>
      </w:r>
    </w:p>
    <w:p w14:paraId="6C6AA14A" w14:textId="77777777" w:rsidR="00122871" w:rsidRDefault="00122871" w:rsidP="00122871">
      <w:r>
        <w:t>Est minim debet eloquentiam no, cu vis viris propriae. Ea vis expetendis neglegentur mediocritatem, officiis voluptaria sit ad. Mei an justo labitur, ei quot persequeris eos. Eu mea deleniti euripidis argumentum. Movet prompta fabulas ex cum, utinam graeco tritani eu mei. Eos cetero lobortis expetendis ea.</w:t>
      </w:r>
    </w:p>
    <w:p w14:paraId="51BA9702" w14:textId="77777777" w:rsidR="00122871" w:rsidRDefault="00122871" w:rsidP="00122871">
      <w:r>
        <w:t>Eius clita inimicus ut has, zril consul interpretaris ne mel. Est at suavitate gubergren, in est commune recteque, no choro saepe qui. Ne aeterno civibus assentior sit, ne ius homero soleat pertinacia. Ne ius tantas mentitum electram, et nam stet postea, vis id elitr eripuit. Cum eruditi nusquam epicurei at, malorum fastidii voluptua eu his. In vis doming sententiae.</w:t>
      </w:r>
    </w:p>
    <w:p w14:paraId="7E3FFCC4" w14:textId="77777777" w:rsidR="00122871" w:rsidRDefault="00122871" w:rsidP="00122871">
      <w:r>
        <w:t>Ferri diceret eligendi at vis, esse accommodare eum cu. Et mea inermis adipisci, noluisse convenire consequuntur nec no. Prima efficiantur no sit. An bonorum singulis referrentur nam. Ut case vocent ponderum duo, facer tritani equidem sed ut, eam sint aperiam efficiendi eu. Ipsum clita luptatum usu ad, iusto consequat adipiscing his id.</w:t>
      </w:r>
    </w:p>
    <w:p w14:paraId="77D0F19F" w14:textId="77777777" w:rsidR="00122871" w:rsidRDefault="00122871" w:rsidP="00122871">
      <w:r>
        <w:t>No per eripuit accommodare, tation everti menandri nec in. Vis everti hendrerit philosophia te, aperiam lobortis definiebas te qui. Quo cu erat repudiandae ullamcorper. Id illum nonumes sed. Quando facete ex eos.</w:t>
      </w:r>
    </w:p>
    <w:p w14:paraId="375A2E30" w14:textId="77777777" w:rsidR="007942F0" w:rsidRDefault="007942F0">
      <w:pPr>
        <w:rPr>
          <w:rFonts w:eastAsiaTheme="majorEastAsia" w:cstheme="majorBidi"/>
          <w:b/>
          <w:caps/>
          <w:sz w:val="28"/>
          <w:szCs w:val="32"/>
        </w:rPr>
      </w:pPr>
      <w:bookmarkStart w:id="19" w:name="_Toc478583705"/>
      <w:r>
        <w:lastRenderedPageBreak/>
        <w:br w:type="page"/>
      </w:r>
    </w:p>
    <w:p w14:paraId="25D25BDF" w14:textId="27F5282B" w:rsidR="00122871" w:rsidRDefault="00122871" w:rsidP="00122871">
      <w:pPr>
        <w:pStyle w:val="Neotevilennaslov"/>
      </w:pPr>
      <w:bookmarkStart w:id="20" w:name="_Toc66281372"/>
      <w:r>
        <w:lastRenderedPageBreak/>
        <w:t>LITERATURA IN VIRI</w:t>
      </w:r>
      <w:bookmarkEnd w:id="19"/>
      <w:bookmarkEnd w:id="20"/>
    </w:p>
    <w:p w14:paraId="450EA816" w14:textId="2D8094E9" w:rsidR="004F1A4D" w:rsidRPr="004F1A4D" w:rsidRDefault="00011095" w:rsidP="004F1A4D">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4F1A4D" w:rsidRPr="004F1A4D">
        <w:rPr>
          <w:rFonts w:cs="Times New Roman"/>
          <w:noProof/>
          <w:lang w:val="en-GB"/>
        </w:rPr>
        <w:t xml:space="preserve">Directorate-General for Communication. (2015). </w:t>
      </w:r>
      <w:r w:rsidR="004F1A4D" w:rsidRPr="004F1A4D">
        <w:rPr>
          <w:rFonts w:cs="Times New Roman"/>
          <w:i/>
          <w:iCs/>
          <w:noProof/>
          <w:lang w:val="en-GB"/>
        </w:rPr>
        <w:t>Copernicus: Europe’s eyes on earth</w:t>
      </w:r>
      <w:r w:rsidR="004F1A4D" w:rsidRPr="004F1A4D">
        <w:rPr>
          <w:rFonts w:cs="Times New Roman"/>
          <w:noProof/>
          <w:lang w:val="en-GB"/>
        </w:rPr>
        <w:t>. 23. https://doi.org/10.2873/93104</w:t>
      </w:r>
    </w:p>
    <w:p w14:paraId="5E532C68" w14:textId="77777777" w:rsidR="004F1A4D" w:rsidRPr="004F1A4D" w:rsidRDefault="004F1A4D" w:rsidP="004F1A4D">
      <w:pPr>
        <w:widowControl w:val="0"/>
        <w:autoSpaceDE w:val="0"/>
        <w:autoSpaceDN w:val="0"/>
        <w:adjustRightInd w:val="0"/>
        <w:ind w:left="480" w:hanging="480"/>
        <w:rPr>
          <w:rFonts w:cs="Times New Roman"/>
          <w:noProof/>
          <w:lang w:val="en-GB"/>
        </w:rPr>
      </w:pPr>
      <w:r w:rsidRPr="004F1A4D">
        <w:rPr>
          <w:rFonts w:cs="Times New Roman"/>
          <w:noProof/>
          <w:lang w:val="en-GB"/>
        </w:rPr>
        <w:t xml:space="preserve">European Space Agency. (2015). </w:t>
      </w:r>
      <w:r w:rsidRPr="004F1A4D">
        <w:rPr>
          <w:rFonts w:cs="Times New Roman"/>
          <w:i/>
          <w:iCs/>
          <w:noProof/>
          <w:lang w:val="en-GB"/>
        </w:rPr>
        <w:t>Sentinel-2 User Handbook</w:t>
      </w:r>
      <w:r w:rsidRPr="004F1A4D">
        <w:rPr>
          <w:rFonts w:cs="Times New Roman"/>
          <w:noProof/>
          <w:lang w:val="en-GB"/>
        </w:rPr>
        <w:t xml:space="preserve"> (1. izd.; B. Hoersch, ur.). European Space Agency. Pridobljeno od https://sentinels.copernicus.eu/documents/247904/685211/Sentinel-2_User_Handbook.pdf/8869acdf-fd84-43ec-ae8c-3e80a436a16c?t=1438278087000</w:t>
      </w:r>
    </w:p>
    <w:p w14:paraId="37DB7882" w14:textId="77777777" w:rsidR="004F1A4D" w:rsidRPr="004F1A4D" w:rsidRDefault="004F1A4D" w:rsidP="004F1A4D">
      <w:pPr>
        <w:widowControl w:val="0"/>
        <w:autoSpaceDE w:val="0"/>
        <w:autoSpaceDN w:val="0"/>
        <w:adjustRightInd w:val="0"/>
        <w:ind w:left="480" w:hanging="480"/>
        <w:rPr>
          <w:rFonts w:cs="Times New Roman"/>
          <w:noProof/>
        </w:rPr>
      </w:pPr>
      <w:r w:rsidRPr="004F1A4D">
        <w:rPr>
          <w:rFonts w:cs="Times New Roman"/>
          <w:noProof/>
          <w:lang w:val="en-GB"/>
        </w:rPr>
        <w:t xml:space="preserve">Margarit, G., &amp; Yagüe, J. (2020). </w:t>
      </w:r>
      <w:r w:rsidRPr="004F1A4D">
        <w:rPr>
          <w:rFonts w:cs="Times New Roman"/>
          <w:i/>
          <w:iCs/>
          <w:noProof/>
          <w:lang w:val="en-GB"/>
        </w:rPr>
        <w:t>Study on the Copernicus data policy post 2020</w:t>
      </w:r>
      <w:r w:rsidRPr="004F1A4D">
        <w:rPr>
          <w:rFonts w:cs="Times New Roman"/>
          <w:noProof/>
          <w:lang w:val="en-GB"/>
        </w:rPr>
        <w:t xml:space="preserve">. </w:t>
      </w:r>
      <w:r w:rsidRPr="004F1A4D">
        <w:rPr>
          <w:rFonts w:cs="Times New Roman"/>
          <w:i/>
          <w:iCs/>
          <w:noProof/>
          <w:lang w:val="en-GB"/>
        </w:rPr>
        <w:t>5.0</w:t>
      </w:r>
      <w:r w:rsidRPr="004F1A4D">
        <w:rPr>
          <w:rFonts w:cs="Times New Roman"/>
          <w:noProof/>
          <w:lang w:val="en-GB"/>
        </w:rPr>
        <w:t>(386). Pridobljeno od https://www.copernicus.eu/sites/default/files/2019-04/Study-on-the-Copernicus-data-policy-2019_0.pdf</w:t>
      </w:r>
    </w:p>
    <w:p w14:paraId="0312CE5E" w14:textId="79AAEE30" w:rsidR="00011095" w:rsidRPr="00011095" w:rsidRDefault="00011095" w:rsidP="004F1A4D">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1" w:name="_Toc478583706"/>
      <w:bookmarkStart w:id="22" w:name="_Toc66281373"/>
      <w:r>
        <w:br w:type="page"/>
      </w:r>
    </w:p>
    <w:p w14:paraId="4AAE2F67" w14:textId="11B9AF0C" w:rsidR="00376D42" w:rsidRDefault="00376D42" w:rsidP="006C64B8">
      <w:pPr>
        <w:pStyle w:val="Neotevilennaslov"/>
        <w:spacing w:after="0"/>
        <w:jc w:val="center"/>
        <w:sectPr w:rsidR="00376D42" w:rsidSect="00376D42">
          <w:footerReference w:type="default" r:id="rId12"/>
          <w:type w:val="oddPage"/>
          <w:pgSz w:w="11906" w:h="16838" w:code="9"/>
          <w:pgMar w:top="1418" w:right="1418" w:bottom="1418" w:left="1418" w:header="709" w:footer="709" w:gutter="284"/>
          <w:cols w:space="708"/>
          <w:vAlign w:val="center"/>
          <w:docGrid w:linePitch="360"/>
        </w:sectPr>
      </w:pPr>
      <w:r>
        <w:lastRenderedPageBreak/>
        <w:t>PRILOGE</w:t>
      </w:r>
      <w:bookmarkEnd w:id="21"/>
      <w:bookmarkEnd w:id="22"/>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00D466B5" w:rsidR="00376D42" w:rsidRDefault="00E563D2" w:rsidP="00E563D2">
      <w:pPr>
        <w:pStyle w:val="Naslovpriloge"/>
      </w:pPr>
      <w:bookmarkStart w:id="23" w:name="_Toc478584257"/>
      <w:r>
        <w:lastRenderedPageBreak/>
        <w:t xml:space="preserve">Priloga </w:t>
      </w:r>
      <w:r w:rsidR="00D348B7">
        <w:fldChar w:fldCharType="begin"/>
      </w:r>
      <w:r w:rsidR="00D348B7">
        <w:instrText xml:space="preserve"> SEQ Priloga \* ARABIC </w:instrText>
      </w:r>
      <w:r w:rsidR="00D348B7">
        <w:fldChar w:fldCharType="separate"/>
      </w:r>
      <w:r w:rsidR="00E26B53">
        <w:rPr>
          <w:noProof/>
        </w:rPr>
        <w:t>1</w:t>
      </w:r>
      <w:r w:rsidR="00D348B7">
        <w:rPr>
          <w:noProof/>
        </w:rPr>
        <w:fldChar w:fldCharType="end"/>
      </w:r>
      <w:r>
        <w:t xml:space="preserve">: </w:t>
      </w:r>
      <w:r w:rsidRPr="00E563D2">
        <w:t>Ne aeterno civibus assentior sit, ne ius homero soleat pertinacia.</w:t>
      </w:r>
      <w:bookmarkEnd w:id="23"/>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1ED0AF4E" w14:textId="77777777" w:rsid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p w14:paraId="46E1FDC8" w14:textId="77777777" w:rsidR="00E563D2" w:rsidRDefault="00E563D2" w:rsidP="00E563D2">
      <w:r>
        <w:br w:type="page"/>
      </w:r>
    </w:p>
    <w:p w14:paraId="66D1AF34" w14:textId="455F17CF" w:rsidR="00E563D2" w:rsidRDefault="00E563D2" w:rsidP="00E563D2">
      <w:pPr>
        <w:pStyle w:val="Naslovpriloge"/>
      </w:pPr>
      <w:bookmarkStart w:id="24" w:name="_Toc478584258"/>
      <w:r>
        <w:lastRenderedPageBreak/>
        <w:t xml:space="preserve">Priloga </w:t>
      </w:r>
      <w:r w:rsidR="00D348B7">
        <w:fldChar w:fldCharType="begin"/>
      </w:r>
      <w:r w:rsidR="00D348B7">
        <w:instrText xml:space="preserve"> SEQ Priloga \* ARABIC </w:instrText>
      </w:r>
      <w:r w:rsidR="00D348B7">
        <w:fldChar w:fldCharType="separate"/>
      </w:r>
      <w:r w:rsidR="00E26B53">
        <w:rPr>
          <w:noProof/>
        </w:rPr>
        <w:t>2</w:t>
      </w:r>
      <w:r w:rsidR="00D348B7">
        <w:rPr>
          <w:noProof/>
        </w:rPr>
        <w:fldChar w:fldCharType="end"/>
      </w:r>
      <w:r>
        <w:t xml:space="preserve">: </w:t>
      </w:r>
      <w:r w:rsidRPr="00E563D2">
        <w:t>Ad vidit illud quaerendum eam. Aliquid pertinacia at usu</w:t>
      </w:r>
      <w:r>
        <w:t>.</w:t>
      </w:r>
      <w:bookmarkEnd w:id="24"/>
    </w:p>
    <w:p w14:paraId="153B5E05" w14:textId="77777777" w:rsidR="00E563D2" w:rsidRDefault="00E563D2" w:rsidP="00E563D2">
      <w:r>
        <w:t>Mei impetus definitionem id, at prima labores pri. Eros aeque delicata eu vim. Eos no aeque oportere. Per posse labore vituperata ea, pri ne esse nonumes accusamus. Ad doming fierent appareat eam, at vis nihil facete.</w:t>
      </w:r>
    </w:p>
    <w:p w14:paraId="2192B086" w14:textId="77777777" w:rsidR="00E563D2" w:rsidRDefault="00E563D2" w:rsidP="00E563D2">
      <w:r>
        <w:t>Quidam fuisset erroribus ad vix. Rationibus mediocritatem sed te, ullum volutpat incorrupte mel ad. Pri ut epicuri accusamus hendrerit. Clita phaedrum at nam. No utamur impedit assentior pri, has simul sanctus intellegam ne. Impedit mandamus convenire in pri, alia copiosae conclusionemque qui ad.</w:t>
      </w:r>
    </w:p>
    <w:p w14:paraId="138ABBD4" w14:textId="77777777" w:rsidR="00E563D2" w:rsidRDefault="00E563D2" w:rsidP="00E563D2">
      <w:r>
        <w:t>Eu cum quando impetus. Partem electram ei vis, adhuc verear molestie vis in, cum justo consetetur ad. Quo ignota aliquip id, ex harum utroque est, mei cu aliquam volumus. Mea mollis sapientem in, ea sit habeo iracundia voluptatibus. Qui habeo antiopam te, est nobis soleat laoreet ne. Vim no nullam sanctus persecuti, eu munere mnesarchum vituperata has. Ad est impetus facilis, primis abhorreant in mel, ne has mazim error dolorum.</w:t>
      </w:r>
    </w:p>
    <w:p w14:paraId="4C5481DE" w14:textId="77777777" w:rsidR="00E563D2" w:rsidRDefault="00E563D2" w:rsidP="00E563D2">
      <w:r>
        <w:t>Mea exerci epicurei ne, in tale corpora philosophia sit. Dolore melius delectus eos at. Nec wisi aliquando ea. Est et veritus consequat, ad sit offendit menandri. Error fastidii pri ut, pri habeo singulis ex.</w:t>
      </w:r>
    </w:p>
    <w:p w14:paraId="6106F0EC" w14:textId="77777777" w:rsidR="00E563D2" w:rsidRDefault="00E563D2" w:rsidP="00E563D2">
      <w:r>
        <w:t>Mollis repudiare vis cu, sea invenire reprimique ea, vel ex expetenda qualisque. Ei vel inermis platonem, ea sea putant inermis salutatus. Eu altera voluptatibus pri, maiorum scriptorem mei at. Dolore euripidis adipiscing ei duo, at est mazim eirmod expetendis.</w:t>
      </w:r>
    </w:p>
    <w:p w14:paraId="62556E51" w14:textId="77777777" w:rsidR="00E563D2" w:rsidRDefault="00E563D2" w:rsidP="00E563D2">
      <w:r>
        <w:t>Vix illud dictas eruditi cu, vix electram consulatu aliquando id. Sea vocibus explicari intellegebat at. Ut pro veniam vulputate, qui mollis eligendi te. Ius molestie tincidunt scriptorem ea.</w:t>
      </w:r>
    </w:p>
    <w:p w14:paraId="0275F870" w14:textId="77777777" w:rsidR="00E563D2" w:rsidRPr="00E563D2" w:rsidRDefault="00E563D2" w:rsidP="00E563D2">
      <w:r>
        <w:t>Ex alii singulis interpretaris quo, ius no solum eligendi invenire. No sit noster maluisset, dicat timeam est ex. Mea an ipsum assentior, usu ut sale posidonium reprimique, cu agam dicta pericula mei. His eu maiorum mnesarchum.</w:t>
      </w:r>
    </w:p>
    <w:sectPr w:rsidR="00E563D2" w:rsidRPr="00E563D2" w:rsidSect="00E563D2">
      <w:footerReference w:type="default" r:id="rId13"/>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B551E" w14:textId="77777777" w:rsidR="00FE33B1" w:rsidRDefault="00FE33B1" w:rsidP="00BA04E6">
      <w:pPr>
        <w:spacing w:after="0" w:line="240" w:lineRule="auto"/>
      </w:pPr>
      <w:r>
        <w:separator/>
      </w:r>
    </w:p>
  </w:endnote>
  <w:endnote w:type="continuationSeparator" w:id="0">
    <w:p w14:paraId="0B376A9D" w14:textId="77777777" w:rsidR="00FE33B1" w:rsidRDefault="00FE33B1" w:rsidP="00BA04E6">
      <w:pPr>
        <w:spacing w:after="0" w:line="240" w:lineRule="auto"/>
      </w:pPr>
      <w:r>
        <w:continuationSeparator/>
      </w:r>
    </w:p>
  </w:endnote>
  <w:endnote w:type="continuationNotice" w:id="1">
    <w:p w14:paraId="25A6DF65" w14:textId="77777777" w:rsidR="00FE33B1" w:rsidRDefault="00FE33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EndPr/>
    <w:sdtContent>
      <w:p w14:paraId="1069EF9E" w14:textId="0D126F45" w:rsidR="00C26D9A" w:rsidRPr="005A5E9B" w:rsidRDefault="00C26D9A" w:rsidP="00BA04E6">
        <w:pPr>
          <w:pStyle w:val="Footer"/>
          <w:jc w:val="center"/>
        </w:pPr>
        <w:r w:rsidRPr="005A5E9B">
          <w:fldChar w:fldCharType="begin"/>
        </w:r>
        <w:r w:rsidRPr="005A5E9B">
          <w:instrText>PAGE   \* MERGEFORMAT</w:instrText>
        </w:r>
        <w:r w:rsidRPr="005A5E9B">
          <w:fldChar w:fldCharType="separate"/>
        </w:r>
        <w:r w:rsidR="00C842A0">
          <w:rPr>
            <w:noProof/>
          </w:rPr>
          <w:t>ii</w:t>
        </w:r>
        <w:r w:rsidRPr="005A5E9B">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415A1" w14:textId="77777777" w:rsidR="00C26D9A" w:rsidRDefault="00C26D9A" w:rsidP="00BA04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EndPr/>
    <w:sdtContent>
      <w:p w14:paraId="6B07D039" w14:textId="0505AEF1" w:rsidR="00C26D9A" w:rsidRPr="005A5E9B" w:rsidRDefault="00C26D9A" w:rsidP="005A5E9B">
        <w:pPr>
          <w:pStyle w:val="Footer"/>
          <w:tabs>
            <w:tab w:val="clear" w:pos="9072"/>
          </w:tabs>
          <w:jc w:val="center"/>
        </w:pPr>
        <w:r w:rsidRPr="005A5E9B">
          <w:fldChar w:fldCharType="begin"/>
        </w:r>
        <w:r w:rsidRPr="005A5E9B">
          <w:instrText>PAGE   \* MERGEFORMAT</w:instrText>
        </w:r>
        <w:r w:rsidRPr="005A5E9B">
          <w:fldChar w:fldCharType="separate"/>
        </w:r>
        <w:r w:rsidR="00C842A0">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071E78" w14:textId="77777777" w:rsidR="00FE33B1" w:rsidRDefault="00FE33B1" w:rsidP="00BA04E6">
      <w:pPr>
        <w:spacing w:after="0" w:line="240" w:lineRule="auto"/>
      </w:pPr>
      <w:r>
        <w:separator/>
      </w:r>
    </w:p>
  </w:footnote>
  <w:footnote w:type="continuationSeparator" w:id="0">
    <w:p w14:paraId="3C5758B5" w14:textId="77777777" w:rsidR="00FE33B1" w:rsidRDefault="00FE33B1" w:rsidP="00BA04E6">
      <w:pPr>
        <w:spacing w:after="0" w:line="240" w:lineRule="auto"/>
      </w:pPr>
      <w:r>
        <w:continuationSeparator/>
      </w:r>
    </w:p>
  </w:footnote>
  <w:footnote w:type="continuationNotice" w:id="1">
    <w:p w14:paraId="6B5F0F12" w14:textId="77777777" w:rsidR="00FE33B1" w:rsidRDefault="00FE33B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6"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7"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5"/>
  </w:num>
  <w:num w:numId="4">
    <w:abstractNumId w:val="3"/>
  </w:num>
  <w:num w:numId="5">
    <w:abstractNumId w:val="15"/>
  </w:num>
  <w:num w:numId="6">
    <w:abstractNumId w:val="7"/>
  </w:num>
  <w:num w:numId="7">
    <w:abstractNumId w:val="5"/>
  </w:num>
  <w:num w:numId="8">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4"/>
  </w:num>
  <w:num w:numId="12">
    <w:abstractNumId w:val="0"/>
  </w:num>
  <w:num w:numId="13">
    <w:abstractNumId w:val="1"/>
  </w:num>
  <w:num w:numId="14">
    <w:abstractNumId w:val="2"/>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6"/>
  </w:num>
  <w:num w:numId="22">
    <w:abstractNumId w:val="17"/>
  </w:num>
  <w:num w:numId="23">
    <w:abstractNumId w:val="13"/>
    <w:lvlOverride w:ilvl="0">
      <w:startOverride w:val="1"/>
    </w:lvlOverride>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307F7"/>
    <w:rsid w:val="00040AB4"/>
    <w:rsid w:val="0005130D"/>
    <w:rsid w:val="00051935"/>
    <w:rsid w:val="00061B33"/>
    <w:rsid w:val="000658AA"/>
    <w:rsid w:val="000677C0"/>
    <w:rsid w:val="00070077"/>
    <w:rsid w:val="00075184"/>
    <w:rsid w:val="0007549E"/>
    <w:rsid w:val="00077952"/>
    <w:rsid w:val="00090F99"/>
    <w:rsid w:val="000A03A7"/>
    <w:rsid w:val="000B3689"/>
    <w:rsid w:val="000C3950"/>
    <w:rsid w:val="000D2B8D"/>
    <w:rsid w:val="000D3AFC"/>
    <w:rsid w:val="000D4CF8"/>
    <w:rsid w:val="000D63AA"/>
    <w:rsid w:val="000D77AC"/>
    <w:rsid w:val="000E2368"/>
    <w:rsid w:val="000F1DCC"/>
    <w:rsid w:val="000F546F"/>
    <w:rsid w:val="000F61D1"/>
    <w:rsid w:val="001052A6"/>
    <w:rsid w:val="00110765"/>
    <w:rsid w:val="00121177"/>
    <w:rsid w:val="00122871"/>
    <w:rsid w:val="00124300"/>
    <w:rsid w:val="00130AF9"/>
    <w:rsid w:val="0013116E"/>
    <w:rsid w:val="00134A8C"/>
    <w:rsid w:val="00142E42"/>
    <w:rsid w:val="00144FB3"/>
    <w:rsid w:val="001508A9"/>
    <w:rsid w:val="00192B83"/>
    <w:rsid w:val="001B1F44"/>
    <w:rsid w:val="001B2867"/>
    <w:rsid w:val="001C311D"/>
    <w:rsid w:val="001D0359"/>
    <w:rsid w:val="001F01B2"/>
    <w:rsid w:val="001F3434"/>
    <w:rsid w:val="002009E7"/>
    <w:rsid w:val="0020160C"/>
    <w:rsid w:val="0020428B"/>
    <w:rsid w:val="00204C94"/>
    <w:rsid w:val="002105E1"/>
    <w:rsid w:val="00227E56"/>
    <w:rsid w:val="002425A4"/>
    <w:rsid w:val="002425A8"/>
    <w:rsid w:val="00242969"/>
    <w:rsid w:val="00251189"/>
    <w:rsid w:val="0025638F"/>
    <w:rsid w:val="00281E62"/>
    <w:rsid w:val="00284FA6"/>
    <w:rsid w:val="002857B1"/>
    <w:rsid w:val="002A66A7"/>
    <w:rsid w:val="002B2D05"/>
    <w:rsid w:val="002C14CA"/>
    <w:rsid w:val="002C3B8B"/>
    <w:rsid w:val="002E1847"/>
    <w:rsid w:val="002F2B76"/>
    <w:rsid w:val="002F41CE"/>
    <w:rsid w:val="00301066"/>
    <w:rsid w:val="00302688"/>
    <w:rsid w:val="00303361"/>
    <w:rsid w:val="00304F82"/>
    <w:rsid w:val="003116E7"/>
    <w:rsid w:val="00342655"/>
    <w:rsid w:val="00352C71"/>
    <w:rsid w:val="0035595F"/>
    <w:rsid w:val="003602AB"/>
    <w:rsid w:val="00361172"/>
    <w:rsid w:val="00362188"/>
    <w:rsid w:val="00376D42"/>
    <w:rsid w:val="003B3D54"/>
    <w:rsid w:val="003C13FD"/>
    <w:rsid w:val="003C4F60"/>
    <w:rsid w:val="003D1D3C"/>
    <w:rsid w:val="003F2140"/>
    <w:rsid w:val="00403408"/>
    <w:rsid w:val="00411B1B"/>
    <w:rsid w:val="00412F80"/>
    <w:rsid w:val="0044319D"/>
    <w:rsid w:val="00443751"/>
    <w:rsid w:val="004441AD"/>
    <w:rsid w:val="00444A76"/>
    <w:rsid w:val="00446C8E"/>
    <w:rsid w:val="00457372"/>
    <w:rsid w:val="004645C7"/>
    <w:rsid w:val="00466348"/>
    <w:rsid w:val="00471B59"/>
    <w:rsid w:val="004731ED"/>
    <w:rsid w:val="00480CFE"/>
    <w:rsid w:val="004819D3"/>
    <w:rsid w:val="0049030A"/>
    <w:rsid w:val="00493FE7"/>
    <w:rsid w:val="00496DAA"/>
    <w:rsid w:val="004A059C"/>
    <w:rsid w:val="004A17CE"/>
    <w:rsid w:val="004A3243"/>
    <w:rsid w:val="004A6C4D"/>
    <w:rsid w:val="004A7C65"/>
    <w:rsid w:val="004B62B1"/>
    <w:rsid w:val="004B633B"/>
    <w:rsid w:val="004D6CA5"/>
    <w:rsid w:val="004E232D"/>
    <w:rsid w:val="004E51A6"/>
    <w:rsid w:val="004F1A4D"/>
    <w:rsid w:val="004F32E2"/>
    <w:rsid w:val="0050152D"/>
    <w:rsid w:val="00505656"/>
    <w:rsid w:val="0050773B"/>
    <w:rsid w:val="00525923"/>
    <w:rsid w:val="00537BCC"/>
    <w:rsid w:val="00544FFC"/>
    <w:rsid w:val="00553634"/>
    <w:rsid w:val="00557DF3"/>
    <w:rsid w:val="0056471B"/>
    <w:rsid w:val="005749ED"/>
    <w:rsid w:val="00575A18"/>
    <w:rsid w:val="0057772D"/>
    <w:rsid w:val="00583027"/>
    <w:rsid w:val="00586DDB"/>
    <w:rsid w:val="005A5E9B"/>
    <w:rsid w:val="005B6983"/>
    <w:rsid w:val="005C39D1"/>
    <w:rsid w:val="005F5456"/>
    <w:rsid w:val="00607AE1"/>
    <w:rsid w:val="00615DFC"/>
    <w:rsid w:val="0063256F"/>
    <w:rsid w:val="0063707E"/>
    <w:rsid w:val="00641D3E"/>
    <w:rsid w:val="00645E68"/>
    <w:rsid w:val="006477A5"/>
    <w:rsid w:val="00660598"/>
    <w:rsid w:val="00666827"/>
    <w:rsid w:val="006718F5"/>
    <w:rsid w:val="00672737"/>
    <w:rsid w:val="00673A1D"/>
    <w:rsid w:val="006919C9"/>
    <w:rsid w:val="00696085"/>
    <w:rsid w:val="006A3BA3"/>
    <w:rsid w:val="006C4116"/>
    <w:rsid w:val="006C6223"/>
    <w:rsid w:val="006C64B8"/>
    <w:rsid w:val="006D4EA6"/>
    <w:rsid w:val="006D70C8"/>
    <w:rsid w:val="006E21C1"/>
    <w:rsid w:val="006E5BE0"/>
    <w:rsid w:val="006F5345"/>
    <w:rsid w:val="0070164B"/>
    <w:rsid w:val="00701ADB"/>
    <w:rsid w:val="0074026E"/>
    <w:rsid w:val="007622F1"/>
    <w:rsid w:val="00762F57"/>
    <w:rsid w:val="00770244"/>
    <w:rsid w:val="00776423"/>
    <w:rsid w:val="00780E9F"/>
    <w:rsid w:val="00787CE8"/>
    <w:rsid w:val="0079192F"/>
    <w:rsid w:val="00794291"/>
    <w:rsid w:val="007942F0"/>
    <w:rsid w:val="007B201B"/>
    <w:rsid w:val="007B567B"/>
    <w:rsid w:val="007C029F"/>
    <w:rsid w:val="007F076E"/>
    <w:rsid w:val="007F697C"/>
    <w:rsid w:val="0081055C"/>
    <w:rsid w:val="0081222A"/>
    <w:rsid w:val="00813850"/>
    <w:rsid w:val="0083456A"/>
    <w:rsid w:val="0084466F"/>
    <w:rsid w:val="008514A8"/>
    <w:rsid w:val="00865CE0"/>
    <w:rsid w:val="008668FF"/>
    <w:rsid w:val="008701BE"/>
    <w:rsid w:val="00874120"/>
    <w:rsid w:val="00890261"/>
    <w:rsid w:val="00895CFC"/>
    <w:rsid w:val="00896D3D"/>
    <w:rsid w:val="008B2C15"/>
    <w:rsid w:val="008B5BCC"/>
    <w:rsid w:val="008D1C52"/>
    <w:rsid w:val="008D5068"/>
    <w:rsid w:val="008D7075"/>
    <w:rsid w:val="008E49C5"/>
    <w:rsid w:val="008F20DD"/>
    <w:rsid w:val="008F5B43"/>
    <w:rsid w:val="00902B12"/>
    <w:rsid w:val="00907215"/>
    <w:rsid w:val="0096724B"/>
    <w:rsid w:val="0098151B"/>
    <w:rsid w:val="00985CB9"/>
    <w:rsid w:val="009A16F4"/>
    <w:rsid w:val="009C1C96"/>
    <w:rsid w:val="009C4885"/>
    <w:rsid w:val="009D2C28"/>
    <w:rsid w:val="009D3451"/>
    <w:rsid w:val="009E3AF5"/>
    <w:rsid w:val="009F64E6"/>
    <w:rsid w:val="00A03F87"/>
    <w:rsid w:val="00A05E61"/>
    <w:rsid w:val="00A10B94"/>
    <w:rsid w:val="00A123C4"/>
    <w:rsid w:val="00A24747"/>
    <w:rsid w:val="00A30CAD"/>
    <w:rsid w:val="00A31DDE"/>
    <w:rsid w:val="00A321B4"/>
    <w:rsid w:val="00A37B7D"/>
    <w:rsid w:val="00A44209"/>
    <w:rsid w:val="00A85474"/>
    <w:rsid w:val="00A8795F"/>
    <w:rsid w:val="00A87C5A"/>
    <w:rsid w:val="00AB6892"/>
    <w:rsid w:val="00AB69C2"/>
    <w:rsid w:val="00AB7627"/>
    <w:rsid w:val="00AC1687"/>
    <w:rsid w:val="00AD08F4"/>
    <w:rsid w:val="00AD4A93"/>
    <w:rsid w:val="00AF3638"/>
    <w:rsid w:val="00B11372"/>
    <w:rsid w:val="00B14D84"/>
    <w:rsid w:val="00B270CE"/>
    <w:rsid w:val="00B351FD"/>
    <w:rsid w:val="00B42EEC"/>
    <w:rsid w:val="00B50354"/>
    <w:rsid w:val="00B53F15"/>
    <w:rsid w:val="00B63B29"/>
    <w:rsid w:val="00B7124D"/>
    <w:rsid w:val="00B80073"/>
    <w:rsid w:val="00B823BE"/>
    <w:rsid w:val="00B94171"/>
    <w:rsid w:val="00BA04E6"/>
    <w:rsid w:val="00BA744D"/>
    <w:rsid w:val="00BB1DBD"/>
    <w:rsid w:val="00BB5325"/>
    <w:rsid w:val="00BC25A8"/>
    <w:rsid w:val="00BC3857"/>
    <w:rsid w:val="00BC3DD7"/>
    <w:rsid w:val="00BD1ABD"/>
    <w:rsid w:val="00BD1E2E"/>
    <w:rsid w:val="00BD3C47"/>
    <w:rsid w:val="00BD57F8"/>
    <w:rsid w:val="00BE30E4"/>
    <w:rsid w:val="00BF44F7"/>
    <w:rsid w:val="00BF661F"/>
    <w:rsid w:val="00BF6C16"/>
    <w:rsid w:val="00BF73CD"/>
    <w:rsid w:val="00C20C64"/>
    <w:rsid w:val="00C269E2"/>
    <w:rsid w:val="00C26D9A"/>
    <w:rsid w:val="00C32F47"/>
    <w:rsid w:val="00C454AA"/>
    <w:rsid w:val="00C624F4"/>
    <w:rsid w:val="00C7107B"/>
    <w:rsid w:val="00C732A4"/>
    <w:rsid w:val="00C74CCB"/>
    <w:rsid w:val="00C76147"/>
    <w:rsid w:val="00C83B2D"/>
    <w:rsid w:val="00C842A0"/>
    <w:rsid w:val="00C91A34"/>
    <w:rsid w:val="00C92473"/>
    <w:rsid w:val="00CA06C0"/>
    <w:rsid w:val="00CA07A7"/>
    <w:rsid w:val="00CA4AF4"/>
    <w:rsid w:val="00CB2E30"/>
    <w:rsid w:val="00CB3037"/>
    <w:rsid w:val="00CB3379"/>
    <w:rsid w:val="00CB7841"/>
    <w:rsid w:val="00CC5292"/>
    <w:rsid w:val="00CC7E08"/>
    <w:rsid w:val="00CD1D3B"/>
    <w:rsid w:val="00CD7C58"/>
    <w:rsid w:val="00CF144C"/>
    <w:rsid w:val="00CF4F8B"/>
    <w:rsid w:val="00D0107B"/>
    <w:rsid w:val="00D24031"/>
    <w:rsid w:val="00D27C7B"/>
    <w:rsid w:val="00D348B7"/>
    <w:rsid w:val="00D40B17"/>
    <w:rsid w:val="00D46B5A"/>
    <w:rsid w:val="00D54FFF"/>
    <w:rsid w:val="00D55E2D"/>
    <w:rsid w:val="00D56476"/>
    <w:rsid w:val="00D725FB"/>
    <w:rsid w:val="00D732A1"/>
    <w:rsid w:val="00D805A3"/>
    <w:rsid w:val="00D90CC7"/>
    <w:rsid w:val="00DA41BB"/>
    <w:rsid w:val="00DB0BCA"/>
    <w:rsid w:val="00DB7B2A"/>
    <w:rsid w:val="00DC449A"/>
    <w:rsid w:val="00DC6193"/>
    <w:rsid w:val="00DD04CD"/>
    <w:rsid w:val="00DE121A"/>
    <w:rsid w:val="00DE5FE4"/>
    <w:rsid w:val="00DF04F8"/>
    <w:rsid w:val="00DF2EF2"/>
    <w:rsid w:val="00DF7A4A"/>
    <w:rsid w:val="00E07C1F"/>
    <w:rsid w:val="00E2050F"/>
    <w:rsid w:val="00E20510"/>
    <w:rsid w:val="00E26B53"/>
    <w:rsid w:val="00E308D5"/>
    <w:rsid w:val="00E41077"/>
    <w:rsid w:val="00E46221"/>
    <w:rsid w:val="00E503ED"/>
    <w:rsid w:val="00E563D2"/>
    <w:rsid w:val="00E6322E"/>
    <w:rsid w:val="00E77FD1"/>
    <w:rsid w:val="00E82BA9"/>
    <w:rsid w:val="00E92EA4"/>
    <w:rsid w:val="00EA1A5E"/>
    <w:rsid w:val="00EA68B2"/>
    <w:rsid w:val="00EB3997"/>
    <w:rsid w:val="00ED1E05"/>
    <w:rsid w:val="00ED31ED"/>
    <w:rsid w:val="00ED63B8"/>
    <w:rsid w:val="00ED709F"/>
    <w:rsid w:val="00ED780D"/>
    <w:rsid w:val="00EE1D7C"/>
    <w:rsid w:val="00EE73FC"/>
    <w:rsid w:val="00F03E20"/>
    <w:rsid w:val="00F04EA7"/>
    <w:rsid w:val="00F10502"/>
    <w:rsid w:val="00F12F46"/>
    <w:rsid w:val="00F21007"/>
    <w:rsid w:val="00F30BC9"/>
    <w:rsid w:val="00F37995"/>
    <w:rsid w:val="00F56745"/>
    <w:rsid w:val="00F57F01"/>
    <w:rsid w:val="00F610C7"/>
    <w:rsid w:val="00F648B2"/>
    <w:rsid w:val="00F65092"/>
    <w:rsid w:val="00F70ABF"/>
    <w:rsid w:val="00F7202A"/>
    <w:rsid w:val="00F81ADC"/>
    <w:rsid w:val="00F9388B"/>
    <w:rsid w:val="00F952D4"/>
    <w:rsid w:val="00FA28EC"/>
    <w:rsid w:val="00FE33B1"/>
    <w:rsid w:val="00FE3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092</Words>
  <Characters>2332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